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5D7EF" w14:textId="77777777" w:rsidR="00F33988" w:rsidRPr="00F33988" w:rsidRDefault="00F33988" w:rsidP="000A0D3C">
      <w:pPr>
        <w:spacing w:line="240" w:lineRule="auto"/>
        <w:jc w:val="right"/>
        <w:rPr>
          <w:rFonts w:ascii="Arial" w:hAnsi="Arial" w:cs="Arial"/>
          <w:b/>
          <w:bCs/>
          <w:i/>
          <w:sz w:val="28"/>
          <w:u w:val="single"/>
        </w:rPr>
      </w:pPr>
      <w:commentRangeStart w:id="0"/>
      <w:r w:rsidRPr="00F33988">
        <w:rPr>
          <w:rFonts w:ascii="Arial" w:hAnsi="Arial" w:cs="Arial"/>
          <w:b/>
          <w:bCs/>
          <w:i/>
          <w:sz w:val="28"/>
          <w:u w:val="single"/>
        </w:rPr>
        <w:t>Original</w:t>
      </w:r>
      <w:commentRangeEnd w:id="0"/>
      <w:r w:rsidR="00891759">
        <w:rPr>
          <w:rStyle w:val="CommentReference"/>
        </w:rPr>
        <w:commentReference w:id="0"/>
      </w:r>
      <w:r w:rsidRPr="00F33988">
        <w:rPr>
          <w:rFonts w:ascii="Arial" w:hAnsi="Arial" w:cs="Arial"/>
          <w:b/>
          <w:bCs/>
          <w:i/>
          <w:sz w:val="28"/>
          <w:u w:val="single"/>
        </w:rPr>
        <w:t xml:space="preserve"> Research Article </w:t>
      </w:r>
    </w:p>
    <w:p w14:paraId="08B967A9" w14:textId="44D3F835" w:rsidR="000A0D3C" w:rsidRPr="000A0D3C" w:rsidRDefault="000A0D3C" w:rsidP="000A0D3C">
      <w:pPr>
        <w:spacing w:line="240" w:lineRule="auto"/>
        <w:jc w:val="right"/>
        <w:rPr>
          <w:rFonts w:ascii="Arial" w:hAnsi="Arial" w:cs="Arial"/>
          <w:b/>
          <w:bCs/>
        </w:rPr>
      </w:pPr>
      <w:r w:rsidRPr="000A0D3C">
        <w:rPr>
          <w:rFonts w:ascii="Arial" w:hAnsi="Arial" w:cs="Arial"/>
          <w:b/>
          <w:bCs/>
        </w:rPr>
        <w:t xml:space="preserve">PHENOTYPIC AND GENOTYPIC CHARACTERIZATION OF DRUG RESISTANT </w:t>
      </w:r>
      <w:r w:rsidRPr="000A0D3C">
        <w:rPr>
          <w:rFonts w:ascii="Arial" w:hAnsi="Arial" w:cs="Arial"/>
          <w:b/>
          <w:bCs/>
          <w:i/>
          <w:iCs/>
        </w:rPr>
        <w:t>SHIGELLA</w:t>
      </w:r>
      <w:r w:rsidRPr="000A0D3C">
        <w:rPr>
          <w:rFonts w:ascii="Arial" w:hAnsi="Arial" w:cs="Arial"/>
          <w:b/>
          <w:bCs/>
        </w:rPr>
        <w:t xml:space="preserve"> SPECIES ISOLATED FROM NORTH-EAST, NIGERIA </w:t>
      </w:r>
    </w:p>
    <w:p w14:paraId="66F752E7" w14:textId="7522D457" w:rsidR="000A0D3C" w:rsidRDefault="000A0D3C" w:rsidP="000A0D3C">
      <w:pPr>
        <w:spacing w:line="240" w:lineRule="auto"/>
        <w:rPr>
          <w:rFonts w:ascii="Arial" w:hAnsi="Arial" w:cs="Arial"/>
          <w:b/>
          <w:bCs/>
        </w:rPr>
      </w:pPr>
    </w:p>
    <w:p w14:paraId="54390604" w14:textId="77777777" w:rsidR="00433DEB" w:rsidRPr="000A0D3C" w:rsidRDefault="00433DEB" w:rsidP="000A0D3C">
      <w:pPr>
        <w:spacing w:line="240" w:lineRule="auto"/>
        <w:rPr>
          <w:rFonts w:ascii="Arial" w:hAnsi="Arial" w:cs="Arial"/>
          <w:b/>
          <w:bCs/>
        </w:rPr>
      </w:pPr>
    </w:p>
    <w:p w14:paraId="39344667" w14:textId="5CD9AA8A" w:rsidR="000A0D3C" w:rsidRPr="000A0D3C" w:rsidRDefault="000A0D3C" w:rsidP="000A0D3C">
      <w:pPr>
        <w:spacing w:line="240" w:lineRule="auto"/>
        <w:rPr>
          <w:rFonts w:ascii="Arial" w:hAnsi="Arial" w:cs="Arial"/>
          <w:b/>
          <w:bCs/>
          <w:sz w:val="22"/>
          <w:szCs w:val="22"/>
        </w:rPr>
      </w:pPr>
      <w:r w:rsidRPr="000A0D3C">
        <w:rPr>
          <w:rFonts w:ascii="Arial" w:hAnsi="Arial" w:cs="Arial"/>
          <w:b/>
          <w:bCs/>
          <w:sz w:val="22"/>
          <w:szCs w:val="22"/>
        </w:rPr>
        <w:t>ABSTRACT</w:t>
      </w:r>
    </w:p>
    <w:p w14:paraId="257DB922"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Nigeria has the 185th highest age-standardized AMR related mortality rate across 204 countries with higher death than Malaria which could also lead to a 5-7% loss in GDP by 2050. This highlights the urgent need for coordinated efforts to develop effective tools to tackle the growing threat of AMR and address the rapid adaptation of </w:t>
      </w:r>
      <w:r w:rsidRPr="000A0D3C">
        <w:rPr>
          <w:rFonts w:ascii="Arial" w:hAnsi="Arial" w:cs="Arial"/>
          <w:i/>
          <w:iCs/>
          <w:sz w:val="20"/>
          <w:szCs w:val="20"/>
        </w:rPr>
        <w:t>Shigella</w:t>
      </w:r>
      <w:r w:rsidRPr="000A0D3C">
        <w:rPr>
          <w:rFonts w:ascii="Arial" w:hAnsi="Arial" w:cs="Arial"/>
          <w:sz w:val="20"/>
          <w:szCs w:val="20"/>
        </w:rPr>
        <w:t xml:space="preserve"> spp. to changing environments. This study aims to isolate and characterize </w:t>
      </w:r>
      <w:r w:rsidRPr="000A0D3C">
        <w:rPr>
          <w:rFonts w:ascii="Arial" w:hAnsi="Arial" w:cs="Arial"/>
          <w:i/>
          <w:iCs/>
          <w:sz w:val="20"/>
          <w:szCs w:val="20"/>
        </w:rPr>
        <w:t>Shigella</w:t>
      </w:r>
      <w:r w:rsidRPr="000A0D3C">
        <w:rPr>
          <w:rFonts w:ascii="Arial" w:hAnsi="Arial" w:cs="Arial"/>
          <w:sz w:val="20"/>
          <w:szCs w:val="20"/>
        </w:rPr>
        <w:t xml:space="preserve"> species, determine their resistance profile and phylogeny as an essential guide to informing effective treatment measures in northeast Nigeria. Diarrhoeagenic stools samples were collected and cultured on selective media. Colonic phenotypic identification was done using classical microbiology and biochemical testing. Molecular identification combined PCR amplification and detection of the 16S rRNA gene using universal primers. The generated partial sequences aligned using </w:t>
      </w:r>
      <w:proofErr w:type="spellStart"/>
      <w:r w:rsidRPr="000A0D3C">
        <w:rPr>
          <w:rFonts w:ascii="Arial" w:hAnsi="Arial" w:cs="Arial"/>
          <w:sz w:val="20"/>
          <w:szCs w:val="20"/>
        </w:rPr>
        <w:t>ClustalW</w:t>
      </w:r>
      <w:proofErr w:type="spellEnd"/>
      <w:r w:rsidRPr="000A0D3C">
        <w:rPr>
          <w:rFonts w:ascii="Arial" w:hAnsi="Arial" w:cs="Arial"/>
          <w:sz w:val="20"/>
          <w:szCs w:val="20"/>
        </w:rPr>
        <w:t xml:space="preserve"> and phylogenetic tree constructed using </w:t>
      </w:r>
      <w:proofErr w:type="spellStart"/>
      <w:r w:rsidRPr="000A0D3C">
        <w:rPr>
          <w:rFonts w:ascii="Arial" w:hAnsi="Arial" w:cs="Arial"/>
          <w:sz w:val="20"/>
          <w:szCs w:val="20"/>
        </w:rPr>
        <w:t>Neighbour</w:t>
      </w:r>
      <w:proofErr w:type="spellEnd"/>
      <w:r w:rsidRPr="000A0D3C">
        <w:rPr>
          <w:rFonts w:ascii="Arial" w:hAnsi="Arial" w:cs="Arial"/>
          <w:sz w:val="20"/>
          <w:szCs w:val="20"/>
        </w:rPr>
        <w:t>-joining method at 1000 bootstraps in MEGA12. Antibiotics susceptibility testing was done using Kirby-</w:t>
      </w:r>
      <w:proofErr w:type="spellStart"/>
      <w:r w:rsidRPr="000A0D3C">
        <w:rPr>
          <w:rFonts w:ascii="Arial" w:hAnsi="Arial" w:cs="Arial"/>
          <w:sz w:val="20"/>
          <w:szCs w:val="20"/>
        </w:rPr>
        <w:t>bauer</w:t>
      </w:r>
      <w:proofErr w:type="spellEnd"/>
      <w:r w:rsidRPr="000A0D3C">
        <w:rPr>
          <w:rFonts w:ascii="Arial" w:hAnsi="Arial" w:cs="Arial"/>
          <w:sz w:val="20"/>
          <w:szCs w:val="20"/>
        </w:rPr>
        <w:t xml:space="preserve"> diffusion method and interpreted using NCLI guidelines. Out of 324 diarrhoeagenic samples collected, 30 (9%) </w:t>
      </w:r>
      <w:r w:rsidRPr="000A0D3C">
        <w:rPr>
          <w:rFonts w:ascii="Arial" w:hAnsi="Arial" w:cs="Arial"/>
          <w:i/>
          <w:iCs/>
          <w:sz w:val="20"/>
          <w:szCs w:val="20"/>
        </w:rPr>
        <w:t>Shigella</w:t>
      </w:r>
      <w:r w:rsidRPr="000A0D3C">
        <w:rPr>
          <w:rFonts w:ascii="Arial" w:hAnsi="Arial" w:cs="Arial"/>
          <w:sz w:val="20"/>
          <w:szCs w:val="20"/>
        </w:rPr>
        <w:t xml:space="preserve"> species confirmed include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13),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15)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2). The high resistance was against Cefuroxime (100%), Ampicillin (80%), Amoxicillin-Clavulanic Acid (78%) while high susceptibility observed were against Amikacin (93%), Chloramphenicol (90%) and Azithromycin (85%). All five MDR phenotypes, one of which showed XDR potential and high MAR indices (0.2-0.9) including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showed 16S rRNA amplicon around 720bp with sequences clustered within reference strains from China, Iran and U.S.A. </w:t>
      </w:r>
      <w:r w:rsidRPr="000A0D3C">
        <w:rPr>
          <w:rFonts w:ascii="Arial" w:hAnsi="Arial" w:cs="Arial"/>
          <w:i/>
          <w:iCs/>
          <w:sz w:val="20"/>
          <w:szCs w:val="20"/>
        </w:rPr>
        <w:t>Shigella</w:t>
      </w:r>
      <w:r w:rsidRPr="000A0D3C">
        <w:rPr>
          <w:rFonts w:ascii="Arial" w:hAnsi="Arial" w:cs="Arial"/>
          <w:sz w:val="20"/>
          <w:szCs w:val="20"/>
        </w:rPr>
        <w:t xml:space="preserve"> strains in this study </w:t>
      </w:r>
      <w:proofErr w:type="spellStart"/>
      <w:r w:rsidRPr="000A0D3C">
        <w:rPr>
          <w:rFonts w:ascii="Arial" w:hAnsi="Arial" w:cs="Arial"/>
          <w:sz w:val="20"/>
          <w:szCs w:val="20"/>
        </w:rPr>
        <w:t>favours</w:t>
      </w:r>
      <w:proofErr w:type="spellEnd"/>
      <w:r w:rsidRPr="000A0D3C">
        <w:rPr>
          <w:rFonts w:ascii="Arial" w:hAnsi="Arial" w:cs="Arial"/>
          <w:sz w:val="20"/>
          <w:szCs w:val="20"/>
        </w:rPr>
        <w:t xml:space="preserve"> Amikacin, Chloramphenicol and Azithromycin as possible empirical treatment option and call for compulsory AST before shigellosis treatment du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high risk. </w:t>
      </w:r>
      <w:r w:rsidRPr="000A0D3C">
        <w:rPr>
          <w:rFonts w:ascii="Arial" w:hAnsi="Arial" w:cs="Arial"/>
          <w:spacing w:val="1"/>
          <w:sz w:val="20"/>
          <w:szCs w:val="20"/>
        </w:rPr>
        <w:t xml:space="preserve">The guidelines recommend molecular diagnostics, genotypic </w:t>
      </w:r>
      <w:r w:rsidRPr="000A0D3C">
        <w:rPr>
          <w:rFonts w:ascii="Arial" w:hAnsi="Arial" w:cs="Arial"/>
          <w:sz w:val="20"/>
          <w:szCs w:val="20"/>
        </w:rPr>
        <w:t>high-risk strains</w:t>
      </w:r>
      <w:r w:rsidRPr="000A0D3C">
        <w:rPr>
          <w:rFonts w:ascii="Arial" w:hAnsi="Arial" w:cs="Arial"/>
          <w:spacing w:val="1"/>
          <w:sz w:val="20"/>
          <w:szCs w:val="20"/>
        </w:rPr>
        <w:t xml:space="preserve"> tracking to help clinicians tailor therapy and limit outbreaks of </w:t>
      </w:r>
      <w:r w:rsidRPr="000A0D3C">
        <w:rPr>
          <w:rFonts w:ascii="Arial" w:hAnsi="Arial" w:cs="Arial"/>
          <w:sz w:val="20"/>
          <w:szCs w:val="20"/>
        </w:rPr>
        <w:t xml:space="preserve">MDR </w:t>
      </w:r>
      <w:r w:rsidRPr="000A0D3C">
        <w:rPr>
          <w:rFonts w:ascii="Arial" w:hAnsi="Arial" w:cs="Arial"/>
          <w:i/>
          <w:iCs/>
          <w:sz w:val="20"/>
          <w:szCs w:val="20"/>
        </w:rPr>
        <w:t>Shigella</w:t>
      </w:r>
      <w:r w:rsidRPr="000A0D3C">
        <w:rPr>
          <w:rFonts w:ascii="Arial" w:hAnsi="Arial" w:cs="Arial"/>
          <w:sz w:val="20"/>
          <w:szCs w:val="20"/>
        </w:rPr>
        <w:t xml:space="preserve"> spp. and need for coordinated national strategy to drive intentional collaboration with research institutions to meet the targets for AMR research in Nigeria.</w:t>
      </w:r>
      <w:r w:rsidRPr="000A0D3C">
        <w:rPr>
          <w:rFonts w:ascii="Arial" w:hAnsi="Arial" w:cs="Arial"/>
          <w:spacing w:val="1"/>
          <w:sz w:val="20"/>
          <w:szCs w:val="20"/>
        </w:rPr>
        <w:t xml:space="preserve"> </w:t>
      </w:r>
      <w:r w:rsidRPr="000A0D3C">
        <w:rPr>
          <w:rFonts w:ascii="Arial" w:hAnsi="Arial" w:cs="Arial"/>
          <w:sz w:val="20"/>
          <w:szCs w:val="20"/>
        </w:rPr>
        <w:t>These findings underscore the urgent need for WGS-enhanced surveillance and regional antibiotic stewardship for better genomic information.</w:t>
      </w:r>
    </w:p>
    <w:p w14:paraId="63340D6A"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 xml:space="preserve">Keywords: MDR, XDR, MARI, Shigellosis, Cluster, Genotype, Bauchi, </w:t>
      </w:r>
      <w:proofErr w:type="spellStart"/>
      <w:r w:rsidRPr="000A0D3C">
        <w:rPr>
          <w:rFonts w:ascii="Arial" w:hAnsi="Arial" w:cs="Arial"/>
          <w:b/>
          <w:bCs/>
          <w:i/>
          <w:iCs/>
          <w:sz w:val="20"/>
          <w:szCs w:val="20"/>
        </w:rPr>
        <w:t>Damaturu</w:t>
      </w:r>
      <w:proofErr w:type="spellEnd"/>
    </w:p>
    <w:p w14:paraId="48D266F6" w14:textId="77777777" w:rsidR="000A0D3C" w:rsidRDefault="000A0D3C" w:rsidP="000A0D3C">
      <w:pPr>
        <w:spacing w:line="240" w:lineRule="auto"/>
        <w:jc w:val="both"/>
        <w:rPr>
          <w:rFonts w:ascii="Arial" w:hAnsi="Arial" w:cs="Arial"/>
          <w:b/>
          <w:bCs/>
        </w:rPr>
      </w:pPr>
    </w:p>
    <w:p w14:paraId="5EF380F6" w14:textId="31652142" w:rsidR="000A0D3C" w:rsidRPr="000A0D3C" w:rsidRDefault="000A0D3C" w:rsidP="000A0D3C">
      <w:pPr>
        <w:spacing w:line="240" w:lineRule="auto"/>
        <w:jc w:val="both"/>
        <w:rPr>
          <w:rFonts w:ascii="Arial" w:hAnsi="Arial" w:cs="Arial"/>
          <w:b/>
          <w:bCs/>
          <w:sz w:val="22"/>
          <w:szCs w:val="22"/>
        </w:rPr>
      </w:pPr>
      <w:r>
        <w:rPr>
          <w:rFonts w:ascii="Arial" w:hAnsi="Arial" w:cs="Arial"/>
          <w:b/>
          <w:bCs/>
        </w:rPr>
        <w:t>1.</w:t>
      </w:r>
      <w:r w:rsidRPr="000A0D3C">
        <w:rPr>
          <w:rFonts w:ascii="Arial" w:hAnsi="Arial" w:cs="Arial"/>
          <w:b/>
          <w:bCs/>
        </w:rPr>
        <w:t xml:space="preserve"> </w:t>
      </w:r>
      <w:r w:rsidRPr="000A0D3C">
        <w:rPr>
          <w:rFonts w:ascii="Arial" w:hAnsi="Arial" w:cs="Arial"/>
          <w:b/>
          <w:bCs/>
          <w:sz w:val="22"/>
          <w:szCs w:val="22"/>
        </w:rPr>
        <w:t>INTRODUCTION</w:t>
      </w:r>
    </w:p>
    <w:p w14:paraId="3EA734F5" w14:textId="79225CE8" w:rsidR="000A0D3C" w:rsidRPr="000A0D3C" w:rsidRDefault="000A0D3C" w:rsidP="000A0D3C">
      <w:pPr>
        <w:spacing w:after="0"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 xml:space="preserve">Shigella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and </w:t>
      </w:r>
      <w:r w:rsidRPr="000A0D3C">
        <w:rPr>
          <w:rFonts w:ascii="Arial" w:hAnsi="Arial" w:cs="Arial"/>
          <w:i/>
          <w:iCs/>
          <w:sz w:val="20"/>
          <w:szCs w:val="20"/>
        </w:rPr>
        <w:t>Shigella boydii</w:t>
      </w:r>
      <w:r w:rsidRPr="000A0D3C">
        <w:rPr>
          <w:rFonts w:ascii="Arial" w:hAnsi="Arial" w:cs="Arial"/>
          <w:sz w:val="20"/>
          <w:szCs w:val="20"/>
        </w:rPr>
        <w:t xml:space="preserve">) are small, non-capsulated, non-motile rods that are the most common cause of severe dysentery across the globe. The fecal-oral route of transmission is activated by direct contact with an infected individual or by coming into touch with contaminated food, drink, or fomites. In the past, travel to low-income areas with unhygienic food and water such as sub-Saharan Africa has been associated with cases in high-income countries. However, cases are now isolated from individuals who never travel, particularly among men who have sexual relations with men in the developed part of the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gs817Ov","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and Ind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ZPPXaH4y","properties":{"formattedCitation":"(Nandi et al., 2023)","plainCitation":"(Nandi et al., 2023)","noteIndex":0},"citationItems":[{"id":1314,"uris":["http://zotero.org/users/16296113/items/AYQ3IYT5"],"itemData":{"id":1314,"type":"article-journal","abstract":"Shigellosis is one of the driving factors for extrahepatic manifestations of sexually transmitted Hepatitis-C infection, which was previously thought to affect only men who have sex with men (MSM) who were human immunodeficiency virus (HIV)-positive. Highly infectious diseases like shigellosis which has been termed as the potent factor for creating 'perfect storm' of disease transmission with the conjunction of specific sexual activities between men, and HIV status is something which needs attention. Strategies such as health communication and social marketing could be utilized to enhance MSM awareness of shigellosis, and these efforts should focus on giving answers to the sorts of queries respondents pose regarding shigellosis.","container-title":"Indian Journal of Public Health","DOI":"10.4103/ijph.ijph_1947_21","issue":"3","page":"480-481","title":"Shigella storm and men who have sex with men: A perspective on the Indian context","volume":"67","author":[{"family":"Nandi","given":"Dhruva"},{"family":"Kaur","given":"Karuna"},{"family":"Janardhanan","given":"Rajiv"}],"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ndi et al., 2023)</w:t>
      </w:r>
      <w:r w:rsidRPr="000A0D3C">
        <w:rPr>
          <w:rFonts w:ascii="Arial" w:hAnsi="Arial" w:cs="Arial"/>
          <w:sz w:val="20"/>
          <w:szCs w:val="20"/>
        </w:rPr>
        <w:fldChar w:fldCharType="end"/>
      </w:r>
      <w:r w:rsidRPr="000A0D3C">
        <w:rPr>
          <w:rFonts w:ascii="Arial" w:hAnsi="Arial" w:cs="Arial"/>
          <w:sz w:val="20"/>
          <w:szCs w:val="20"/>
        </w:rPr>
        <w:t xml:space="preserve">.  The illness is characterized by a brief incubation period (8 to 72 hours) and abrupt watery diarrhea, which is sometimes accompanied by muscles cramps, vomiting, and other problem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BoHBeZR","properties":{"formattedCitation":"(Matanza &amp; Clements, 2023)","plainCitation":"(Matanza &amp; Clements, 2023)","noteIndex":0},"citationItems":[{"id":"KjsKVfF1/4oQFHVIr","uris":["http://www.mendeley.com/documents/?uuid=637334c6-69f1-42c5-844a-11b52a655555"],"itemData":{"DOI":"10.1080/21505594.2023.2280838","ISSN":"21505608","PMID":"37994877","abstract":"Shigella spp. are the causative agent of shigellosis (or bacillary dysentery), a diarrhoeal disease characterized for the bacterial invasion of gut epithelial cells. Among the 4 species included in the genus, Shigella flexneri is principally responsible for the disease in the developing world while Shigella sonnei is the main causative agent in high-income countries. Remarkably, as more countries improve their socioeconomic conditions, we observe an increase in the relative prevalence of S. sonnei. To date, the reasons behind this change in aetiology depending on economic growth are not understood. S. flexneri has been widely used as a model to study the pathogenesis of the genus, but as more research data are collected, important discrepancies with S. sonnei have come to light. In comparison to S. flexneri, S. sonnei can be differentiated in numerous aspects; it presents a characteristic O-antigen identical to that of one serogroup of the environmental bacterium Plesiomonas shigelloides, a group 4 capsule, antibacterial mechanisms to outcompete and displace gut commensal bacteria, and a poorer adaptation to an intracellular lifestyle. In addition, the World Health Organization (WHO) have recognized the significant threat posed by antibiotic-resistant strains of S. sonnei, demanding new approaches. This review gathers knowledge on what is known about S. sonnei within the context of other Shigella spp. and aims to open the door for future research on understanding the increasing spread of this pathogen.","author":[{"dropping-particle":"","family":"Matanza","given":"Xosé M.","non-dropping-particle":"","parse-names":false,"suffix":""},{"dropping-particle":"","family":"Clements","given":"Abigail","non-dropping-particle":"","parse-names":false,"suffix":""}],"container-title":"Virulence","id":"ITEM-1","issue":"1","issued":{"date-parts":[["2023"]]},"page":"2280838","publisher":"Taylor &amp; Francis","title":"Pathogenicity and virulence of Shigella sonnei: A highly drug-resistant pathogen of increasing prevalence","type":"article-journal","volume":"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atanza &amp; Clements, 2023)</w:t>
      </w:r>
      <w:r w:rsidRPr="000A0D3C">
        <w:rPr>
          <w:rFonts w:ascii="Arial" w:hAnsi="Arial" w:cs="Arial"/>
          <w:sz w:val="20"/>
          <w:szCs w:val="20"/>
        </w:rPr>
        <w:fldChar w:fldCharType="end"/>
      </w:r>
      <w:r w:rsidRPr="000A0D3C">
        <w:rPr>
          <w:rFonts w:ascii="Arial" w:hAnsi="Arial" w:cs="Arial"/>
          <w:sz w:val="20"/>
          <w:szCs w:val="20"/>
        </w:rPr>
        <w:t>.</w:t>
      </w:r>
    </w:p>
    <w:p w14:paraId="2FA781CF" w14:textId="0E3B1D2F" w:rsidR="000A0D3C" w:rsidRPr="000A0D3C" w:rsidRDefault="000A0D3C" w:rsidP="000A0D3C">
      <w:pPr>
        <w:jc w:val="both"/>
        <w:rPr>
          <w:rFonts w:ascii="Arial" w:hAnsi="Arial" w:cs="Arial"/>
          <w:sz w:val="20"/>
          <w:szCs w:val="20"/>
        </w:rPr>
      </w:pPr>
      <w:r w:rsidRPr="000A0D3C">
        <w:rPr>
          <w:rFonts w:ascii="Arial" w:hAnsi="Arial" w:cs="Arial"/>
          <w:sz w:val="20"/>
          <w:szCs w:val="20"/>
        </w:rPr>
        <w:lastRenderedPageBreak/>
        <w:t xml:space="preserve">Although there is a lack of thorough community data on shigellosis, the majority of hospital-based research indicate that children under the age of five have the greatest case-fatality rate, especially if they are malnourished. There have been reports of baby death rates as low as 4 months and child mortality rates as high as 3.9% and 19.3%, respectively, in epidemic circumstances. With the exception of a peculiar epidemic in the Central African Republic that killed young adults from sepsis, intestinal perforation, toxic megacolon, dehydration, </w:t>
      </w:r>
      <w:proofErr w:type="spellStart"/>
      <w:r w:rsidRPr="000A0D3C">
        <w:rPr>
          <w:rFonts w:ascii="Arial" w:hAnsi="Arial" w:cs="Arial"/>
          <w:sz w:val="20"/>
          <w:szCs w:val="20"/>
        </w:rPr>
        <w:t>hyponatraemia</w:t>
      </w:r>
      <w:proofErr w:type="spellEnd"/>
      <w:r w:rsidRPr="000A0D3C">
        <w:rPr>
          <w:rFonts w:ascii="Arial" w:hAnsi="Arial" w:cs="Arial"/>
          <w:sz w:val="20"/>
          <w:szCs w:val="20"/>
        </w:rPr>
        <w:t>, encephalopathy, hemolytic-</w:t>
      </w:r>
      <w:proofErr w:type="spellStart"/>
      <w:r w:rsidRPr="000A0D3C">
        <w:rPr>
          <w:rFonts w:ascii="Arial" w:hAnsi="Arial" w:cs="Arial"/>
          <w:sz w:val="20"/>
          <w:szCs w:val="20"/>
        </w:rPr>
        <w:t>uraemic</w:t>
      </w:r>
      <w:proofErr w:type="spellEnd"/>
      <w:r w:rsidRPr="000A0D3C">
        <w:rPr>
          <w:rFonts w:ascii="Arial" w:hAnsi="Arial" w:cs="Arial"/>
          <w:sz w:val="20"/>
          <w:szCs w:val="20"/>
        </w:rPr>
        <w:t xml:space="preserve"> syndrome, and pneumonia, the mortality rate generally decreased with ag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ZqUi49wz","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An estimated 1.1 million people die from shigellosis each year, with children being the most common age group to experience this type of mortality in developing countries like Nigeria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ybbuFFJg","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w:t>
      </w:r>
      <w:bookmarkStart w:id="1" w:name="_Hlk209992615"/>
      <w:r w:rsidRPr="000A0D3C">
        <w:rPr>
          <w:rFonts w:ascii="Arial" w:hAnsi="Arial" w:cs="Arial"/>
          <w:sz w:val="20"/>
          <w:szCs w:val="20"/>
        </w:rPr>
        <w:t>Nigeria has the 185th highest age-standardized mortality rate</w:t>
      </w:r>
      <w:bookmarkEnd w:id="1"/>
      <w:r w:rsidRPr="000A0D3C">
        <w:rPr>
          <w:rFonts w:ascii="Arial" w:hAnsi="Arial" w:cs="Arial"/>
          <w:sz w:val="20"/>
          <w:szCs w:val="20"/>
        </w:rPr>
        <w:t xml:space="preserve"> per 100,000 population associated with </w:t>
      </w:r>
      <w:bookmarkStart w:id="2" w:name="_Hlk209992668"/>
      <w:r w:rsidRPr="000A0D3C">
        <w:rPr>
          <w:rFonts w:ascii="Arial" w:hAnsi="Arial" w:cs="Arial"/>
          <w:sz w:val="20"/>
          <w:szCs w:val="20"/>
        </w:rPr>
        <w:t>AMR across 204 countries</w:t>
      </w:r>
      <w:bookmarkEnd w:id="2"/>
      <w:r w:rsidRPr="000A0D3C">
        <w:rPr>
          <w:rFonts w:ascii="Arial" w:hAnsi="Arial" w:cs="Arial"/>
          <w:sz w:val="20"/>
          <w:szCs w:val="20"/>
        </w:rPr>
        <w:t xml:space="preserve"> with higher death than in Malaria, tuberculosis, cardiovascular diseases necessitating the fight against AMR being integrated into currently-funded </w:t>
      </w:r>
      <w:proofErr w:type="spellStart"/>
      <w:r w:rsidRPr="000A0D3C">
        <w:rPr>
          <w:rFonts w:ascii="Arial" w:hAnsi="Arial" w:cs="Arial"/>
          <w:sz w:val="20"/>
          <w:szCs w:val="20"/>
        </w:rPr>
        <w:t>programmes</w:t>
      </w:r>
      <w:proofErr w:type="spellEnd"/>
      <w:r w:rsidRPr="000A0D3C">
        <w:rPr>
          <w:rFonts w:ascii="Arial" w:hAnsi="Arial" w:cs="Arial"/>
          <w:sz w:val="20"/>
          <w:szCs w:val="20"/>
        </w:rPr>
        <w:t xml:space="preserve"> within the health system, such as reproductive, mother, newborn, and child health, HIV, TB, and mala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m1sNxLn","properties":{"formattedCitation":"(NAP, 2024)","plainCitation":"(NAP, 2024)","noteIndex":0},"citationItems":[{"id":1958,"uris":["http://zotero.org/users/16296113/items/N3CKGCRF"],"itemData":{"id":1958,"type":"book","publisher":"Federal Ministries of Agriculture and Food Security, Environment and Health and  Social Welfare","title":"National Action Plan (NAP) on Antimicrobial Resistance:  SITUATIONAL  ANALYSIS  and Key Recommendations for  the Development of NAP 2.0","author":[{"family":"NAP","given":""}],"issued":{"date-parts":[["202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P, 2024)</w:t>
      </w:r>
      <w:r w:rsidRPr="000A0D3C">
        <w:rPr>
          <w:rFonts w:ascii="Arial" w:hAnsi="Arial" w:cs="Arial"/>
          <w:sz w:val="20"/>
          <w:szCs w:val="20"/>
        </w:rPr>
        <w:fldChar w:fldCharType="end"/>
      </w:r>
      <w:r w:rsidRPr="000A0D3C">
        <w:rPr>
          <w:rFonts w:ascii="Arial" w:hAnsi="Arial" w:cs="Arial"/>
          <w:sz w:val="20"/>
          <w:szCs w:val="20"/>
        </w:rPr>
        <w:t>.</w:t>
      </w:r>
    </w:p>
    <w:p w14:paraId="482B9DC4"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There is no coordinated national strategy needed to drive intentional collaboration with research institutions to meet the targets for AMR research in Nigeria. The national research agenda that exist did not clearly state AMR as a priority whereas, mostly academic and operational research in Nigeria are the only active institutions in assessing the state of AMR and AMU across sector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KqUEBAfP","properties":{"formattedCitation":"(CDC, 2020)","plainCitation":"(CDC, 2020)","noteIndex":0},"citationItems":[{"id":1547,"uris":["http://zotero.org/users/16296113/items/7JF6JSFH"],"itemData":{"id":1547,"type":"article-journal","container-title":"National Center for Emerging and Zoonotic Infectious Diseases","issue":"May","page":"1-4","title":"Antibiotic Resistance &amp; Patient Safety Portal","author":[{"literal":"CDC"}],"issued":{"date-parts":[["202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DC, 2020)</w:t>
      </w:r>
      <w:r w:rsidRPr="000A0D3C">
        <w:rPr>
          <w:rFonts w:ascii="Arial" w:hAnsi="Arial" w:cs="Arial"/>
          <w:sz w:val="20"/>
          <w:szCs w:val="20"/>
        </w:rPr>
        <w:fldChar w:fldCharType="end"/>
      </w:r>
      <w:r w:rsidRPr="000A0D3C">
        <w:rPr>
          <w:rFonts w:ascii="Arial" w:hAnsi="Arial" w:cs="Arial"/>
          <w:sz w:val="20"/>
          <w:szCs w:val="20"/>
        </w:rPr>
        <w:t>.</w:t>
      </w:r>
    </w:p>
    <w:p w14:paraId="4C50518D" w14:textId="37FB2602" w:rsidR="000A0D3C" w:rsidRPr="000A0D3C" w:rsidRDefault="000A0D3C" w:rsidP="000A0D3C">
      <w:pPr>
        <w:spacing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related infectious diarrhea is frequently self-limiting, as a result, empiric antibiotic therapy is frequently used in children with assumed </w:t>
      </w:r>
      <w:r w:rsidRPr="000A0D3C">
        <w:rPr>
          <w:rFonts w:ascii="Arial" w:hAnsi="Arial" w:cs="Arial"/>
          <w:i/>
          <w:iCs/>
          <w:sz w:val="20"/>
          <w:szCs w:val="20"/>
        </w:rPr>
        <w:t>Shigella</w:t>
      </w:r>
      <w:r w:rsidRPr="000A0D3C">
        <w:rPr>
          <w:rFonts w:ascii="Arial" w:hAnsi="Arial" w:cs="Arial"/>
          <w:sz w:val="20"/>
          <w:szCs w:val="20"/>
        </w:rPr>
        <w:t xml:space="preserve"> species infection while stool culture and susceptibility testing results are awai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RZrYsa4","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 xml:space="preserve">. Multidrug resistance prevalence have been reported of </w:t>
      </w:r>
      <w:r w:rsidRPr="000A0D3C">
        <w:rPr>
          <w:rFonts w:ascii="Arial" w:hAnsi="Arial" w:cs="Arial"/>
          <w:i/>
          <w:iCs/>
          <w:sz w:val="20"/>
          <w:szCs w:val="20"/>
        </w:rPr>
        <w:t>Shigella</w:t>
      </w:r>
      <w:r w:rsidRPr="000A0D3C">
        <w:rPr>
          <w:rFonts w:ascii="Arial" w:hAnsi="Arial" w:cs="Arial"/>
          <w:sz w:val="20"/>
          <w:szCs w:val="20"/>
        </w:rPr>
        <w:t xml:space="preserve"> species in </w:t>
      </w:r>
      <w:proofErr w:type="spellStart"/>
      <w:r w:rsidRPr="000A0D3C">
        <w:rPr>
          <w:rFonts w:ascii="Arial" w:hAnsi="Arial" w:cs="Arial"/>
          <w:sz w:val="20"/>
          <w:szCs w:val="20"/>
        </w:rPr>
        <w:t>Damaturu</w:t>
      </w:r>
      <w:proofErr w:type="spellEnd"/>
      <w:r w:rsidRPr="000A0D3C">
        <w:rPr>
          <w:rFonts w:ascii="Arial" w:hAnsi="Arial" w:cs="Arial"/>
          <w:sz w:val="20"/>
          <w:szCs w:val="20"/>
        </w:rPr>
        <w:t xml:space="preserv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Y9HJmps","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In the three zones of </w:t>
      </w:r>
      <w:proofErr w:type="spellStart"/>
      <w:r w:rsidRPr="000A0D3C">
        <w:rPr>
          <w:rFonts w:ascii="Arial" w:hAnsi="Arial" w:cs="Arial"/>
          <w:sz w:val="20"/>
          <w:szCs w:val="20"/>
        </w:rPr>
        <w:t>Odeda</w:t>
      </w:r>
      <w:proofErr w:type="spellEnd"/>
      <w:r w:rsidRPr="000A0D3C">
        <w:rPr>
          <w:rFonts w:ascii="Arial" w:hAnsi="Arial" w:cs="Arial"/>
          <w:sz w:val="20"/>
          <w:szCs w:val="20"/>
        </w:rPr>
        <w:t xml:space="preserve"> L.G.A. south west, Nigeria, </w:t>
      </w:r>
      <w:r w:rsidRPr="000A0D3C">
        <w:rPr>
          <w:rFonts w:ascii="Arial" w:hAnsi="Arial" w:cs="Arial"/>
          <w:i/>
          <w:iCs/>
          <w:sz w:val="20"/>
          <w:szCs w:val="20"/>
        </w:rPr>
        <w:t>Shigella</w:t>
      </w:r>
      <w:r w:rsidRPr="000A0D3C">
        <w:rPr>
          <w:rFonts w:ascii="Arial" w:hAnsi="Arial" w:cs="Arial"/>
          <w:sz w:val="20"/>
          <w:szCs w:val="20"/>
        </w:rPr>
        <w:t xml:space="preserve"> spp. isolated from students in every age group and gender were found to be resistant to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amoxicillin, gentamycin, and other commonly used antibiotic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3ALeamJa","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ITEM-1","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 xml:space="preserve">. None of the twelve medications examined in Makurdi, North Central, Nigeria tested 100% sensitivity to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The degree of resistance affected the drug's effectiveness (χ2 = 15.68, P&lt;0.05). Tetracycline had an 86.2% drug resistance rate, while ampicillin had a 93.1% rate. There were two documented instances of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2% prevalence), and neither case was related to the children's age or gender. Ampicillin, ceftriaxone, and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were the drugs that had 100% resistanc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jSRxS4To","properties":{"formattedCitation":"(Chukwuma, Esther, Amana, et al., 2022)","plainCitation":"(Chukwuma, Esther, Amana, et al., 2022)","noteIndex":0},"citationItems":[{"id":"KjsKVfF1/0DVTvwJ1","uris":["http://www.mendeley.com/documents/?uuid=267bde79-159b-4806-926a-57d854c7e3be"],"itemData":{"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author":[{"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container-title":"IMCC Journal of Science","id":"ITEM-1","issue":"1","issued":{"date-parts":[["2022"]]},"page":"42-53","title":"Analysis of Multi-Drug Resistance of Diarrhoeagenic Escherichia coli and Shigella dysenteriae Infections among Children (≤5 Years) at the Benue State Teaching Hospital, Makurdi, Nigeria","type":"article-journal","volume":"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ukwuma, Esther, Amana, et al., 2022)</w:t>
      </w:r>
      <w:r w:rsidRPr="000A0D3C">
        <w:rPr>
          <w:rFonts w:ascii="Arial" w:hAnsi="Arial" w:cs="Arial"/>
          <w:sz w:val="20"/>
          <w:szCs w:val="20"/>
        </w:rPr>
        <w:fldChar w:fldCharType="end"/>
      </w:r>
      <w:r w:rsidRPr="000A0D3C">
        <w:rPr>
          <w:rFonts w:ascii="Arial" w:hAnsi="Arial" w:cs="Arial"/>
          <w:sz w:val="20"/>
          <w:szCs w:val="20"/>
        </w:rPr>
        <w:t xml:space="preserve"> in a South-eastern stud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6njwOl33","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ITEM-1","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In a Northwestern, Nigeria studies, all Salmonella and </w:t>
      </w:r>
      <w:r w:rsidRPr="000A0D3C">
        <w:rPr>
          <w:rFonts w:ascii="Arial" w:hAnsi="Arial" w:cs="Arial"/>
          <w:i/>
          <w:iCs/>
          <w:sz w:val="20"/>
          <w:szCs w:val="20"/>
        </w:rPr>
        <w:t>Shigella</w:t>
      </w:r>
      <w:r w:rsidRPr="000A0D3C">
        <w:rPr>
          <w:rFonts w:ascii="Arial" w:hAnsi="Arial" w:cs="Arial"/>
          <w:sz w:val="20"/>
          <w:szCs w:val="20"/>
        </w:rPr>
        <w:t xml:space="preserve"> isolates were shown to be responsive to at least one of the ten (10) medicines examined, despite the results showing variable degrees of resistance to the individual treatments tes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VqXPF5H","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Streptomycin, Amoxicillin, and Augmentin were discovered to be the most that showed no effect on any of the isolates, but chloramphenicol showed the greatest efficacy, showing 25 mm±1.00 against </w:t>
      </w:r>
      <w:r w:rsidRPr="000A0D3C">
        <w:rPr>
          <w:rFonts w:ascii="Arial" w:hAnsi="Arial" w:cs="Arial"/>
          <w:i/>
          <w:iCs/>
          <w:sz w:val="20"/>
          <w:szCs w:val="20"/>
        </w:rPr>
        <w:t>Shigella</w:t>
      </w:r>
      <w:r w:rsidRPr="000A0D3C">
        <w:rPr>
          <w:rFonts w:ascii="Arial" w:hAnsi="Arial" w:cs="Arial"/>
          <w:sz w:val="20"/>
          <w:szCs w:val="20"/>
        </w:rPr>
        <w:t xml:space="preserve"> and 23 mm±1.00 against Salmonella, respectively. Drug resistant </w:t>
      </w:r>
      <w:r w:rsidRPr="000A0D3C">
        <w:rPr>
          <w:rFonts w:ascii="Arial" w:hAnsi="Arial" w:cs="Arial"/>
          <w:i/>
          <w:iCs/>
          <w:sz w:val="20"/>
          <w:szCs w:val="20"/>
        </w:rPr>
        <w:t>Shigella</w:t>
      </w:r>
      <w:r w:rsidRPr="000A0D3C">
        <w:rPr>
          <w:rFonts w:ascii="Arial" w:hAnsi="Arial" w:cs="Arial"/>
          <w:sz w:val="20"/>
          <w:szCs w:val="20"/>
        </w:rPr>
        <w:t xml:space="preserve"> species have been recorded across the geopolitical zones of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RkkGrxH","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w:t>
      </w:r>
    </w:p>
    <w:p w14:paraId="405576E6" w14:textId="6D37FCD5"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Curiously, recent research indicates that the distribution of </w:t>
      </w:r>
      <w:r w:rsidRPr="000A0D3C">
        <w:rPr>
          <w:rFonts w:ascii="Arial" w:hAnsi="Arial" w:cs="Arial"/>
          <w:i/>
          <w:iCs/>
          <w:sz w:val="20"/>
          <w:szCs w:val="20"/>
        </w:rPr>
        <w:t>Shigella</w:t>
      </w:r>
      <w:r w:rsidRPr="000A0D3C">
        <w:rPr>
          <w:rFonts w:ascii="Arial" w:hAnsi="Arial" w:cs="Arial"/>
          <w:sz w:val="20"/>
          <w:szCs w:val="20"/>
        </w:rPr>
        <w:t xml:space="preserve"> spp. has shifted in a number of contexts,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previously confined to developing counties are now frequently isolated in developed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NQGrK7wS","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 xml:space="preserve">S.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is also becoming more common among high income earners in the areas which is also remain a mysteries as no research have really identified the factors responsibl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PpKrclqr","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urely interpret changes in the transmission trend.</w:t>
      </w:r>
    </w:p>
    <w:p w14:paraId="29BF25E1" w14:textId="27065281" w:rsidR="000A0D3C" w:rsidRPr="000A0D3C" w:rsidRDefault="000A0D3C" w:rsidP="000A0D3C">
      <w:pPr>
        <w:jc w:val="both"/>
        <w:rPr>
          <w:rFonts w:ascii="Arial" w:hAnsi="Arial" w:cs="Arial"/>
          <w:sz w:val="20"/>
          <w:szCs w:val="20"/>
        </w:rPr>
      </w:pPr>
      <w:r w:rsidRPr="000A0D3C">
        <w:rPr>
          <w:rFonts w:ascii="Arial" w:hAnsi="Arial" w:cs="Arial"/>
          <w:i/>
          <w:iCs/>
          <w:kern w:val="0"/>
          <w:sz w:val="20"/>
          <w:szCs w:val="20"/>
          <w14:ligatures w14:val="none"/>
        </w:rPr>
        <w:t>Shigella</w:t>
      </w:r>
      <w:r w:rsidRPr="000A0D3C">
        <w:rPr>
          <w:rFonts w:ascii="Arial" w:hAnsi="Arial" w:cs="Arial"/>
          <w:kern w:val="0"/>
          <w:sz w:val="20"/>
          <w:szCs w:val="20"/>
          <w14:ligatures w14:val="none"/>
        </w:rPr>
        <w:t xml:space="preserve"> strains from Nigeria have been shown to be virulent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3x1Byzzv","properties":{"formattedCitation":"(Iwalokun et al., 2003)","plainCitation":"(Iwalokun et al., 2003)","noteIndex":0},"citationItems":[{"id":"KjsKVfF1/TqsN1gIr","uris":["http://www.mendeley.com/documents/?uuid=6de9ced8-cdd7-4faf-b9bd-1966cf93ba74"],"itemData":{"DOI":"10.1034/j.1600-0463.2003.1110405.x","ISSN":"09034641","PMID":"12780522","abstract":"Ocimum gratissimum leaf extracts have been extensively demonstrated to be effective against the various aetiologic agents of diarrhoea, including Shigellae. However, the mechanism of the shigellocidal action of this plant remains to be understood. This study investigated the effects of O. gratissimum essential oil (EO) at subinhibitory concentrations of 0.75 and 1.0 μg/ml on virulence and multidrug-resistant strains of 22 Shigella isolates from Nigeria. Compared with untreated Shigella strains, O. gratissimum EO caused significant decreases (p&lt;0.01) in extracellular protease activity, o-lipopolysaccharide rhamnose content and incidence of invasiveness mediated as keratoconjunctivitis in guinea pig. The disparity in extracellular protease activity and o-lipopolysacharide rhamnose between the two treatment groups was also found to be significant (p&lt;0.05), suggesting greater anti-virulent effects of O. gratissimum oil at 1.0 μg/ml. Antibiotic susceptibility testing revealed that the EO of O. gratissimum reduced the MICs of antibiotics to which Shigellae showed resistance by 9.8-53.1% and fluoroquinolones by 18.2-45.5%. The results of this study strongly suggest inhibition of extracellular protease and expression of O-LPS rhamnose in Shigellae by O. gratissimum EO. The future use of O. gratissimum - antibiotic combinations as a therapeutic measure against shigellosis is discussed.","author":[{"dropping-particle":"","family":"Iwalokun","given":"B. A.","non-dropping-particle":"","parse-names":false,"suffix":""},{"dropping-particle":"","family":"Gbenle","given":"G. O.","non-dropping-particle":"","parse-names":false,"suffix":""},{"dropping-particle":"","family":"Adewole","given":"T. A.","non-dropping-particle":"","parse-names":false,"suffix":""},{"dropping-particle":"","family":"Smith","given":"S. I.","non-dropping-particle":"","parse-names":false,"suffix":""},{"dropping-particle":"","family":"Akinsinde","given":"K. A.","non-dropping-particle":"","parse-names":false,"suffix":""},{"dropping-particle":"","family":"Omonigbehin","given":"E. O.","non-dropping-particle":"","parse-names":false,"suffix":""}],"container-title":"Apmis","id":"ITEM-1","issue":"4","issued":{"date-parts":[["2003"]]},"page":"477-482","title":"Effects of Ocimum gratissimum L. essential oil at subinhibitory concentrations on virulent and multidrug-resistant Shigella strains from Lagos, Nigeria","type":"article-journal","volume":"111"}}],"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Iwalokun et al., 2003)</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nd resistant with regional difference as indicated by disparate data reported in the literature </w:t>
      </w:r>
      <w:r w:rsidRPr="000A0D3C">
        <w:rPr>
          <w:rFonts w:ascii="Arial" w:hAnsi="Arial" w:cs="Arial"/>
          <w:kern w:val="0"/>
          <w:sz w:val="20"/>
          <w:szCs w:val="20"/>
          <w14:ligatures w14:val="none"/>
        </w:rPr>
        <w:fldChar w:fldCharType="begin"/>
      </w:r>
      <w:r w:rsidR="00D37188">
        <w:rPr>
          <w:rFonts w:ascii="Arial" w:hAnsi="Arial" w:cs="Arial"/>
          <w:kern w:val="0"/>
          <w:sz w:val="20"/>
          <w:szCs w:val="20"/>
          <w14:ligatures w14:val="none"/>
        </w:rPr>
        <w:instrText xml:space="preserve"> ADDIN ZOTERO_ITEM CSL_CITATION {"citationID":"WiK9FCtu","properties":{"formattedCitation":"(Ajayi et al., 2019; Chukwuma, Esther, &amp; Amana, 2022; Salleh et al., 2022; R. D. Umar et al., 2025)","plainCitation":"(Ajayi et al., 2019; Chukwuma, Esther, &amp; Amana, 2022; Salleh et al., 2022; R. D. Umar et al., 2025)","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id":277,"uris":["http://zotero.org/users/16296113/items/6J3HDFAV"],"itemData":{"id":277,"type":"article-journal","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language":"en","source":"Zotero","title":"among Children (≤5 Years) at the Benue State","author":[{"family":"Chukwuma","given":"Obidire"},{"family":"Esther","given":"Ebah"},{"family":"Amana","given":"Onekutu"}],"issued":{"date-parts":[["2022"]]}}},{"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id":1554,"uris":["http://zotero.org/users/16296113/items/5BV4W4Z9"],"itemData":{"id":1554,"type":"article-journal","issue":"July","title":"Molecular characterization of multidrug resistance genes and effect of zinc oxide nanoparticles on Salmonella typhi serovars from clinical specimens","author":[{"family":"Umar","given":"R D"},{"family":"Titus","given":"I"},{"family":"Joseph","given":"E"},{"family":"Mamman","given":"U G"}],"issued":{"date-parts":[["2025"]]}}}],"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Ajayi et al., 2019; Chukwuma, Esther, &amp; Amana, 2022; Salleh et al., 2022; R. D. Umar et al., 2025)</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Treatment failure caused by antimicrobial resistance typically occur in areas where data are not collected making it difficult to efficiently evaluate the impact of resistance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qo1Qa6I4","properties":{"formattedCitation":"(Sack et al., 2001)","plainCitation":"(Sack et al., 2001)","noteIndex":0},"citationItems":[{"id":"KjsKVfF1/dwuzwAKQ","uris":["http://www.mendeley.com/documents/?uuid=af3d1820-5673-45d9-971a-d22c982092d6"],"itemData":{"abstract":"Globally, cardiovascular disease accounts for nearly one third of the total global deaths . Hypertension is responsible for at least 45% of deaths due to heart disease, and 51% of deaths due to stroke. Currently, 80% of deaths due to cardiovascular disease occur in low- and middle-income countries, where the burden of hypertension has increased over the past decade due to population growth, ageing and increase in behavioural risk factors. If appropriate action is not taken, deaths due to cardiovascular disease are projected to rise further. The cost of inaction may be very high. In low- and middle-income countries, many people do not seek treatment for early stage hypertension because it is unaffordable. Households then spend a substantial share of their income on hospitalization and care of complications of hypertension, and may be driven to poverty. The annual loss of approximately US$ 500 billion due to major noncommunicable diseases amounts to approximately 4% of gross domestic product for low- and middle-income countries. Cardiovascular disease accounts for nearly half this cost. On the other hand, there are significant health and economic gains attached to early detection, adequate treatment and good control of hypertension. These approaches can significantly reduce the need for costly interventions such as cardiac bypass surgery and dialysis. The estimated cost of scaling up highly cost-effective interventions that address major noncommunicable diseases in all low- and middle-income countries is less than US$ 1 per head in low-income countries, less than US$ 1.50 per head in lower–middle-income countries and US$ 2.50 in upper–middle-income countries. Although such cost-effective interventions are available, there are major gaps in implementation, particularly in resource-constrained settings. Public health policy must address hypertension because it is a major cause of disease burden. A combination of affordable, sustainable and effective interventions targeted at the whole population through multisectoral actions and partnerships is needed to address the implementation gap. Salt reduction initiatives can also make a major contribution to the prevention and control of high blood pressure by shifting the blood pressure distribution of the whole population to a healthy level. Health systems need to be strengthened to deliver cost-effective integrated programmes, particularly at the primary care level, and use hypertension and diabetes as entry poin…","author":[{"dropping-particle":"","family":"Sack","given":"David A","non-dropping-particle":"","parse-names":false,"suffix":""},{"dropping-particle":"","family":"Lyke","given":"Christine","non-dropping-particle":"","parse-names":false,"suffix":""},{"dropping-particle":"","family":"Mclaughlin","given":"Carol","non-dropping-particle":"","parse-names":false,"suffix":""},{"dropping-particle":"","family":"Suwanvanichkij","given":"Voravit","non-dropping-particle":"","parse-names":false,"suffix":""}],"container-title":"World Health","id":"ITEM-1","issue":"17","issued":{"date-parts":[["2001"]]},"page":"1-56","title":"World Health Organization: Antimicrobial resistance in shigellosis, cholera and campylobacteriosis","type":"article-journal"}}],"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Sack et al., 2001)</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s a result, the need for regional shigellosis records to guide local antibiotic prescription and provide phylogenetic information is critical </w:t>
      </w:r>
      <w:r w:rsidRPr="000A0D3C">
        <w:rPr>
          <w:rFonts w:ascii="Arial" w:hAnsi="Arial" w:cs="Arial"/>
          <w:spacing w:val="1"/>
          <w:sz w:val="20"/>
          <w:szCs w:val="20"/>
        </w:rPr>
        <w:t>to improving treatment effectiveness and tracking the evolution and spread of resistant strains.</w:t>
      </w:r>
      <w:r w:rsidRPr="000A0D3C">
        <w:rPr>
          <w:rFonts w:ascii="Arial" w:hAnsi="Arial" w:cs="Arial"/>
          <w:sz w:val="20"/>
          <w:szCs w:val="20"/>
        </w:rPr>
        <w:t xml:space="preserve"> This study aims to isolate and characterize </w:t>
      </w:r>
      <w:r w:rsidRPr="000A0D3C">
        <w:rPr>
          <w:rFonts w:ascii="Arial" w:hAnsi="Arial" w:cs="Arial"/>
          <w:i/>
          <w:iCs/>
          <w:sz w:val="20"/>
          <w:szCs w:val="20"/>
        </w:rPr>
        <w:t>Shigella</w:t>
      </w:r>
      <w:r w:rsidRPr="000A0D3C">
        <w:rPr>
          <w:rFonts w:ascii="Arial" w:hAnsi="Arial" w:cs="Arial"/>
          <w:sz w:val="20"/>
          <w:szCs w:val="20"/>
        </w:rPr>
        <w:t xml:space="preserve"> species from two secondary hospitals in </w:t>
      </w:r>
      <w:proofErr w:type="spellStart"/>
      <w:r w:rsidRPr="000A0D3C">
        <w:rPr>
          <w:rFonts w:ascii="Arial" w:hAnsi="Arial" w:cs="Arial"/>
          <w:sz w:val="20"/>
          <w:szCs w:val="20"/>
        </w:rPr>
        <w:t>Yobe</w:t>
      </w:r>
      <w:proofErr w:type="spellEnd"/>
      <w:r w:rsidRPr="000A0D3C">
        <w:rPr>
          <w:rFonts w:ascii="Arial" w:hAnsi="Arial" w:cs="Arial"/>
          <w:sz w:val="20"/>
          <w:szCs w:val="20"/>
        </w:rPr>
        <w:t xml:space="preserve"> and Bauchi states, Northeastern Nigeria, determine their resistance profile and phylogeny.</w:t>
      </w:r>
    </w:p>
    <w:p w14:paraId="251CF7CA" w14:textId="7C84712E"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lastRenderedPageBreak/>
        <w:t>2. MATERIALS AND METHODS</w:t>
      </w:r>
    </w:p>
    <w:p w14:paraId="635ACC0F" w14:textId="77777777" w:rsidR="000A0D3C" w:rsidRPr="000A0D3C" w:rsidRDefault="000A0D3C" w:rsidP="000A0D3C">
      <w:pPr>
        <w:spacing w:after="0" w:line="240" w:lineRule="auto"/>
        <w:jc w:val="both"/>
        <w:rPr>
          <w:rFonts w:ascii="Arial" w:hAnsi="Arial" w:cs="Arial"/>
          <w:sz w:val="22"/>
          <w:szCs w:val="22"/>
        </w:rPr>
      </w:pPr>
      <w:r w:rsidRPr="000A0D3C">
        <w:rPr>
          <w:rFonts w:ascii="Arial" w:hAnsi="Arial" w:cs="Arial"/>
          <w:b/>
          <w:bCs/>
          <w:sz w:val="22"/>
          <w:szCs w:val="22"/>
        </w:rPr>
        <w:t>2.1 The Study Area</w:t>
      </w:r>
    </w:p>
    <w:p w14:paraId="2D5346D3" w14:textId="490C4585"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Bauchi State Specialist Hospital,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 Specialist Hospital, </w:t>
      </w:r>
      <w:proofErr w:type="spellStart"/>
      <w:r w:rsidRPr="000A0D3C">
        <w:rPr>
          <w:rFonts w:ascii="Arial" w:hAnsi="Arial" w:cs="Arial"/>
          <w:sz w:val="20"/>
          <w:szCs w:val="20"/>
        </w:rPr>
        <w:t>Damaturu</w:t>
      </w:r>
      <w:proofErr w:type="spellEnd"/>
      <w:r w:rsidRPr="000A0D3C">
        <w:rPr>
          <w:rFonts w:ascii="Arial" w:hAnsi="Arial" w:cs="Arial"/>
          <w:sz w:val="20"/>
          <w:szCs w:val="20"/>
        </w:rPr>
        <w:t xml:space="preserve"> are located in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s, Northeastern Nigeria and bordering many cities and towns. As of 2016  the states had a population of 11,530,465 people with settlers of distinct backgrounds, occupational patterns, and beliefs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e6iF0q96","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YOTLoZ8w/OObZ45EA","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 xml:space="preserve">. They share similar climate typified by a single, lengthy dry season that is followed by a shorter wet season. The average yearly rainfall in the Sahel is less than 500 mm, and it might even be as low as 250 mm. Its population is pluralistic and has a wide range of historical and cultural background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Xx6gGE","properties":{"formattedCitation":"(Eze &amp; Onokala, 2022)","plainCitation":"(Eze &amp; Onokala, 2022)","noteIndex":0},"citationItems":[{"id":"KjsKVfF1/2uBN29Mg","uris":["http://www.mendeley.com/documents/?uuid=5c9a4b8f-6b1e-4aa3-b511-588f9921de38"],"itemData":{"DOI":"10.1007/s10708-021-10395-5","ISBN":"0123456789","ISSN":"15729893","abstract":"The study evaluates the degree and pattern of household vulnerability to desertification in Yobe State, Nigeria. Making the right decisions and efficient resources allocation to reduce household vulnerability to desertification requires an understanding of the factors that make a society vulnerable to environmental change. Strategies to reduce the impact of desertification in Nigeria have often been without understanding the spatial pattern of household vulnerability to the hazard. The study used the Integrated Household Vulnerability Index to proffer a solution to household vulnerability to desertification in the study area. The indicators of vulnerability (exposure, adaptive capacity, and sensitivity), were calculated to determine the pattern of household vulnerability to desertification. The study adopted an experimental survey design and the method utilized for this study was a questionnaire administrated to 400 households in the study area. The household vulnerability levels identified were 4, which include very high vulnerability, high vulnerability, low vulnerability and very low vulnerability. The spatial pattern of the household vulnerability levels in the study area tends to increase northward and decreases southward. The spatial pattern is due to a higher percentage of the total households with more wealth, technology and infrastructure to cope with desertification in the southern part than in the northern part of the study area. Therefore, the need to integrate the measures of desertification adaptation options into the development process, based on the spatial pattern of household vulnerability. These measures are poverty reduction, alternative sources of energy; enhance food security through good agricultural practices and development of cattle ranches.","author":[{"dropping-particle":"","family":"Eze","given":"Jude Nwafor","non-dropping-particle":"","parse-names":false,"suffix":""},{"dropping-particle":"","family":"Onokala","given":"Patience Chinyelu","non-dropping-particle":"","parse-names":false,"suffix":""}],"container-title":"GeoJournal","id":"ITEM-1","issue":"4","issued":{"date-parts":[["2022"]]},"page":"2699-2717","publisher":"Springer Netherlands","title":"Pattern of household vulnerability to desertification in Yobe state, Nigeria","type":"article-journal","volume":"8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ze &amp; Onokala, 2022)</w:t>
      </w:r>
      <w:r w:rsidRPr="000A0D3C">
        <w:rPr>
          <w:rFonts w:ascii="Arial" w:hAnsi="Arial" w:cs="Arial"/>
          <w:sz w:val="20"/>
          <w:szCs w:val="20"/>
        </w:rPr>
        <w:fldChar w:fldCharType="end"/>
      </w:r>
      <w:r w:rsidRPr="000A0D3C">
        <w:rPr>
          <w:rFonts w:ascii="Arial" w:hAnsi="Arial" w:cs="Arial"/>
          <w:sz w:val="20"/>
          <w:szCs w:val="20"/>
        </w:rPr>
        <w:t xml:space="preserve">.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s principal ethnic groups are the </w:t>
      </w:r>
      <w:proofErr w:type="spellStart"/>
      <w:r w:rsidRPr="000A0D3C">
        <w:rPr>
          <w:rFonts w:ascii="Arial" w:hAnsi="Arial" w:cs="Arial"/>
          <w:sz w:val="20"/>
          <w:szCs w:val="20"/>
        </w:rPr>
        <w:t>Ngamo</w:t>
      </w:r>
      <w:proofErr w:type="spellEnd"/>
      <w:r w:rsidRPr="000A0D3C">
        <w:rPr>
          <w:rFonts w:ascii="Arial" w:hAnsi="Arial" w:cs="Arial"/>
          <w:sz w:val="20"/>
          <w:szCs w:val="20"/>
        </w:rPr>
        <w:t xml:space="preserve">, </w:t>
      </w:r>
      <w:proofErr w:type="spellStart"/>
      <w:r w:rsidRPr="000A0D3C">
        <w:rPr>
          <w:rFonts w:ascii="Arial" w:hAnsi="Arial" w:cs="Arial"/>
          <w:sz w:val="20"/>
          <w:szCs w:val="20"/>
        </w:rPr>
        <w:t>Bolewa</w:t>
      </w:r>
      <w:proofErr w:type="spellEnd"/>
      <w:r w:rsidRPr="000A0D3C">
        <w:rPr>
          <w:rFonts w:ascii="Arial" w:hAnsi="Arial" w:cs="Arial"/>
          <w:sz w:val="20"/>
          <w:szCs w:val="20"/>
        </w:rPr>
        <w:t>, Fulani, Manga, Kare-</w:t>
      </w:r>
      <w:proofErr w:type="spellStart"/>
      <w:r w:rsidRPr="000A0D3C">
        <w:rPr>
          <w:rFonts w:ascii="Arial" w:hAnsi="Arial" w:cs="Arial"/>
          <w:sz w:val="20"/>
          <w:szCs w:val="20"/>
        </w:rPr>
        <w:t>kare</w:t>
      </w:r>
      <w:proofErr w:type="spellEnd"/>
      <w:r w:rsidRPr="000A0D3C">
        <w:rPr>
          <w:rFonts w:ascii="Arial" w:hAnsi="Arial" w:cs="Arial"/>
          <w:sz w:val="20"/>
          <w:szCs w:val="20"/>
        </w:rPr>
        <w:t xml:space="preserve">, </w:t>
      </w:r>
      <w:proofErr w:type="spellStart"/>
      <w:r w:rsidRPr="000A0D3C">
        <w:rPr>
          <w:rFonts w:ascii="Arial" w:hAnsi="Arial" w:cs="Arial"/>
          <w:sz w:val="20"/>
          <w:szCs w:val="20"/>
        </w:rPr>
        <w:t>Ngizim</w:t>
      </w:r>
      <w:proofErr w:type="spellEnd"/>
      <w:r w:rsidRPr="000A0D3C">
        <w:rPr>
          <w:rFonts w:ascii="Arial" w:hAnsi="Arial" w:cs="Arial"/>
          <w:sz w:val="20"/>
          <w:szCs w:val="20"/>
        </w:rPr>
        <w:t>, Bade, and Kanuri with 45, 502 km</w:t>
      </w:r>
      <w:r w:rsidRPr="000A0D3C">
        <w:rPr>
          <w:rFonts w:ascii="Arial" w:hAnsi="Arial" w:cs="Arial"/>
          <w:sz w:val="20"/>
          <w:szCs w:val="20"/>
          <w:vertAlign w:val="superscript"/>
        </w:rPr>
        <w:t>2</w:t>
      </w:r>
      <w:r w:rsidRPr="000A0D3C">
        <w:rPr>
          <w:rFonts w:ascii="Arial" w:hAnsi="Arial" w:cs="Arial"/>
          <w:sz w:val="20"/>
          <w:szCs w:val="20"/>
        </w:rPr>
        <w:t xml:space="preserve"> , it is located at 12000 N, 11030 E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c4J4oMP3","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while Bauchi Located on the geographical coordinates of latitude 100 30′ North of the Equator, 100 00′ East of Greenwich Meridian, bordering Gombe state, </w:t>
      </w:r>
      <w:proofErr w:type="spellStart"/>
      <w:r w:rsidRPr="000A0D3C">
        <w:rPr>
          <w:rFonts w:ascii="Arial" w:hAnsi="Arial" w:cs="Arial"/>
          <w:sz w:val="20"/>
          <w:szCs w:val="20"/>
        </w:rPr>
        <w:t>Yobe</w:t>
      </w:r>
      <w:proofErr w:type="spellEnd"/>
      <w:r w:rsidRPr="000A0D3C">
        <w:rPr>
          <w:rFonts w:ascii="Arial" w:hAnsi="Arial" w:cs="Arial"/>
          <w:sz w:val="20"/>
          <w:szCs w:val="20"/>
        </w:rPr>
        <w:t xml:space="preserve"> to the east, Kaduna to the west, Kano and Jigawa to the north, and Taraba and Plateau to the sout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SF9sgJn","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with ethnic groups including Fulani, </w:t>
      </w:r>
      <w:proofErr w:type="spellStart"/>
      <w:r w:rsidRPr="000A0D3C">
        <w:rPr>
          <w:rFonts w:ascii="Arial" w:hAnsi="Arial" w:cs="Arial"/>
          <w:sz w:val="20"/>
          <w:szCs w:val="20"/>
        </w:rPr>
        <w:t>Gerawa</w:t>
      </w:r>
      <w:proofErr w:type="spellEnd"/>
      <w:r w:rsidRPr="000A0D3C">
        <w:rPr>
          <w:rFonts w:ascii="Arial" w:hAnsi="Arial" w:cs="Arial"/>
          <w:sz w:val="20"/>
          <w:szCs w:val="20"/>
        </w:rPr>
        <w:t xml:space="preserve">, Jarawa, </w:t>
      </w:r>
      <w:proofErr w:type="spellStart"/>
      <w:r w:rsidRPr="000A0D3C">
        <w:rPr>
          <w:rFonts w:ascii="Arial" w:hAnsi="Arial" w:cs="Arial"/>
          <w:sz w:val="20"/>
          <w:szCs w:val="20"/>
        </w:rPr>
        <w:t>Warjawa</w:t>
      </w:r>
      <w:proofErr w:type="spellEnd"/>
      <w:r w:rsidRPr="000A0D3C">
        <w:rPr>
          <w:rFonts w:ascii="Arial" w:hAnsi="Arial" w:cs="Arial"/>
          <w:sz w:val="20"/>
          <w:szCs w:val="20"/>
        </w:rPr>
        <w:t xml:space="preserve">, </w:t>
      </w:r>
      <w:proofErr w:type="spellStart"/>
      <w:r w:rsidRPr="000A0D3C">
        <w:rPr>
          <w:rFonts w:ascii="Arial" w:hAnsi="Arial" w:cs="Arial"/>
          <w:sz w:val="20"/>
          <w:szCs w:val="20"/>
        </w:rPr>
        <w:t>Sayawa</w:t>
      </w:r>
      <w:proofErr w:type="spellEnd"/>
      <w:r w:rsidRPr="000A0D3C">
        <w:rPr>
          <w:rFonts w:ascii="Arial" w:hAnsi="Arial" w:cs="Arial"/>
          <w:sz w:val="20"/>
          <w:szCs w:val="20"/>
        </w:rPr>
        <w:t xml:space="preserve">, </w:t>
      </w:r>
      <w:proofErr w:type="spellStart"/>
      <w:r w:rsidRPr="000A0D3C">
        <w:rPr>
          <w:rFonts w:ascii="Arial" w:hAnsi="Arial" w:cs="Arial"/>
          <w:sz w:val="20"/>
          <w:szCs w:val="20"/>
        </w:rPr>
        <w:t>Kirfawa</w:t>
      </w:r>
      <w:proofErr w:type="spellEnd"/>
      <w:r w:rsidRPr="000A0D3C">
        <w:rPr>
          <w:rFonts w:ascii="Arial" w:hAnsi="Arial" w:cs="Arial"/>
          <w:sz w:val="20"/>
          <w:szCs w:val="20"/>
        </w:rPr>
        <w:t xml:space="preserve">, </w:t>
      </w:r>
      <w:proofErr w:type="spellStart"/>
      <w:r w:rsidRPr="000A0D3C">
        <w:rPr>
          <w:rFonts w:ascii="Arial" w:hAnsi="Arial" w:cs="Arial"/>
          <w:sz w:val="20"/>
          <w:szCs w:val="20"/>
        </w:rPr>
        <w:t>Bolewa</w:t>
      </w:r>
      <w:proofErr w:type="spellEnd"/>
      <w:r w:rsidRPr="000A0D3C">
        <w:rPr>
          <w:rFonts w:ascii="Arial" w:hAnsi="Arial" w:cs="Arial"/>
          <w:sz w:val="20"/>
          <w:szCs w:val="20"/>
        </w:rPr>
        <w:t xml:space="preserve">, </w:t>
      </w:r>
      <w:proofErr w:type="spellStart"/>
      <w:r w:rsidRPr="000A0D3C">
        <w:rPr>
          <w:rFonts w:ascii="Arial" w:hAnsi="Arial" w:cs="Arial"/>
          <w:sz w:val="20"/>
          <w:szCs w:val="20"/>
        </w:rPr>
        <w:t>Karekare</w:t>
      </w:r>
      <w:proofErr w:type="spellEnd"/>
      <w:r w:rsidRPr="000A0D3C">
        <w:rPr>
          <w:rFonts w:ascii="Arial" w:hAnsi="Arial" w:cs="Arial"/>
          <w:sz w:val="20"/>
          <w:szCs w:val="20"/>
        </w:rPr>
        <w:t xml:space="preserve">, </w:t>
      </w:r>
      <w:proofErr w:type="spellStart"/>
      <w:r w:rsidRPr="000A0D3C">
        <w:rPr>
          <w:rFonts w:ascii="Arial" w:hAnsi="Arial" w:cs="Arial"/>
          <w:sz w:val="20"/>
          <w:szCs w:val="20"/>
        </w:rPr>
        <w:t>Zulawa</w:t>
      </w:r>
      <w:proofErr w:type="spellEnd"/>
      <w:r w:rsidRPr="000A0D3C">
        <w:rPr>
          <w:rFonts w:ascii="Arial" w:hAnsi="Arial" w:cs="Arial"/>
          <w:sz w:val="20"/>
          <w:szCs w:val="20"/>
        </w:rPr>
        <w:t xml:space="preserve">, </w:t>
      </w:r>
      <w:proofErr w:type="spellStart"/>
      <w:r w:rsidRPr="000A0D3C">
        <w:rPr>
          <w:rFonts w:ascii="Arial" w:hAnsi="Arial" w:cs="Arial"/>
          <w:sz w:val="20"/>
          <w:szCs w:val="20"/>
        </w:rPr>
        <w:t>Fa,awa</w:t>
      </w:r>
      <w:proofErr w:type="spellEnd"/>
      <w:r w:rsidRPr="000A0D3C">
        <w:rPr>
          <w:rFonts w:ascii="Arial" w:hAnsi="Arial" w:cs="Arial"/>
          <w:sz w:val="20"/>
          <w:szCs w:val="20"/>
        </w:rPr>
        <w:t xml:space="preserve">, and Kanuri, with distinct backgrounds, occupational patterns, and belief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mO1xh2iJ","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ITEM-1","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w:t>
      </w:r>
    </w:p>
    <w:p w14:paraId="6ED0CB4A" w14:textId="77777777" w:rsidR="000A0D3C" w:rsidRPr="000A0D3C" w:rsidRDefault="000A0D3C" w:rsidP="000A0D3C">
      <w:pPr>
        <w:spacing w:after="0" w:line="240" w:lineRule="auto"/>
        <w:jc w:val="both"/>
        <w:rPr>
          <w:rFonts w:ascii="Arial" w:hAnsi="Arial" w:cs="Arial"/>
          <w:b/>
          <w:bCs/>
        </w:rPr>
      </w:pPr>
      <w:bookmarkStart w:id="3" w:name="_Hlk210304316"/>
      <w:r w:rsidRPr="000A0D3C">
        <w:rPr>
          <w:rFonts w:ascii="Arial" w:hAnsi="Arial" w:cs="Arial"/>
          <w:noProof/>
        </w:rPr>
        <w:drawing>
          <wp:inline distT="0" distB="0" distL="0" distR="0" wp14:anchorId="4A1B4892" wp14:editId="13BBEE7F">
            <wp:extent cx="5943120" cy="3094931"/>
            <wp:effectExtent l="0" t="0" r="635" b="0"/>
            <wp:docPr id="482039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9802" cy="3114034"/>
                    </a:xfrm>
                    <a:prstGeom prst="rect">
                      <a:avLst/>
                    </a:prstGeom>
                    <a:noFill/>
                    <a:ln>
                      <a:noFill/>
                    </a:ln>
                  </pic:spPr>
                </pic:pic>
              </a:graphicData>
            </a:graphic>
          </wp:inline>
        </w:drawing>
      </w:r>
      <w:r w:rsidRPr="000A0D3C">
        <w:rPr>
          <w:rFonts w:ascii="Arial" w:hAnsi="Arial" w:cs="Arial"/>
          <w:b/>
          <w:bCs/>
        </w:rPr>
        <w:t xml:space="preserve"> </w:t>
      </w:r>
    </w:p>
    <w:p w14:paraId="5B13D064" w14:textId="77777777" w:rsidR="000A0D3C" w:rsidRPr="000A0D3C" w:rsidRDefault="000A0D3C" w:rsidP="000A0D3C">
      <w:pPr>
        <w:spacing w:after="0" w:line="240" w:lineRule="auto"/>
        <w:jc w:val="both"/>
        <w:rPr>
          <w:rFonts w:ascii="Arial" w:hAnsi="Arial" w:cs="Arial"/>
          <w:b/>
          <w:bCs/>
        </w:rPr>
      </w:pPr>
      <w:r w:rsidRPr="000A0D3C">
        <w:rPr>
          <w:rFonts w:ascii="Arial" w:hAnsi="Arial" w:cs="Arial"/>
          <w:b/>
          <w:bCs/>
          <w:noProof/>
        </w:rPr>
        <mc:AlternateContent>
          <mc:Choice Requires="wpg">
            <w:drawing>
              <wp:anchor distT="0" distB="0" distL="114300" distR="114300" simplePos="0" relativeHeight="251660288" behindDoc="0" locked="0" layoutInCell="1" allowOverlap="1" wp14:anchorId="2BB92F5E" wp14:editId="7A5AE995">
                <wp:simplePos x="0" y="0"/>
                <wp:positionH relativeFrom="column">
                  <wp:posOffset>2229323</wp:posOffset>
                </wp:positionH>
                <wp:positionV relativeFrom="paragraph">
                  <wp:posOffset>209550</wp:posOffset>
                </wp:positionV>
                <wp:extent cx="223653" cy="374355"/>
                <wp:effectExtent l="19050" t="19050" r="24130" b="26035"/>
                <wp:wrapNone/>
                <wp:docPr id="1303642622" name="Group 6"/>
                <wp:cNvGraphicFramePr/>
                <a:graphic xmlns:a="http://schemas.openxmlformats.org/drawingml/2006/main">
                  <a:graphicData uri="http://schemas.microsoft.com/office/word/2010/wordprocessingGroup">
                    <wpg:wgp>
                      <wpg:cNvGrpSpPr/>
                      <wpg:grpSpPr>
                        <a:xfrm>
                          <a:off x="0" y="0"/>
                          <a:ext cx="223653" cy="374355"/>
                          <a:chOff x="830826" y="152400"/>
                          <a:chExt cx="412955" cy="1017639"/>
                        </a:xfrm>
                        <a:solidFill>
                          <a:srgbClr val="FFC000"/>
                        </a:solidFill>
                      </wpg:grpSpPr>
                      <wps:wsp>
                        <wps:cNvPr id="1189833455" name="Teardrop 1189833455"/>
                        <wps:cNvSpPr/>
                        <wps:spPr>
                          <a:xfrm rot="10549514">
                            <a:off x="830826" y="152400"/>
                            <a:ext cx="412955" cy="1017639"/>
                          </a:xfrm>
                          <a:prstGeom prst="teardrop">
                            <a:avLst/>
                          </a:prstGeom>
                          <a:grpFill/>
                        </wps:spPr>
                        <wps:style>
                          <a:lnRef idx="2">
                            <a:schemeClr val="dk1">
                              <a:shade val="15000"/>
                            </a:schemeClr>
                          </a:lnRef>
                          <a:fillRef idx="1">
                            <a:schemeClr val="dk1"/>
                          </a:fillRef>
                          <a:effectRef idx="0">
                            <a:schemeClr val="dk1"/>
                          </a:effectRef>
                          <a:fontRef idx="minor">
                            <a:schemeClr val="lt1"/>
                          </a:fontRef>
                        </wps:style>
                        <wps:bodyPr rtlCol="0" anchor="ctr"/>
                      </wps:wsp>
                      <wps:wsp>
                        <wps:cNvPr id="2100870784" name="Oval 2100870784"/>
                        <wps:cNvSpPr/>
                        <wps:spPr>
                          <a:xfrm>
                            <a:off x="948813" y="3883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93D4427" id="Group 6" o:spid="_x0000_s1026" style="position:absolute;margin-left:175.55pt;margin-top:16.5pt;width:17.6pt;height:29.5pt;z-index:251660288;mso-width-relative:margin;mso-height-relative:margin" coordorigin="8308,1524"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">
                <v:shape id="Teardrop 1189833455" o:spid="_x0000_s1027" style="position:absolute;left:8308;top:1524;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" path="m,508820c,227806,92443,,206478,l412955,r,508820c412955,789834,320512,1017640,206477,1017640,92442,1017640,-1,789834,-1,508820r1,xe" filled="f" strokecolor="black [480]" strokeweight="1pt">
                  <v:stroke joinstyle="miter"/>
                  <v:path arrowok="t" o:connecttype="custom" o:connectlocs="0,508820;206478,0;412955,0;412955,508820;206477,1017640;-1,508820;0,508820" o:connectangles="0,0,0,0,0,0,0"/>
                </v:shape>
                <v:oval id="Oval 2100870784" o:spid="_x0000_s1028" style="position:absolute;left:9488;top:3883;width:2064;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" fillcolor="white [3212]" strokecolor="#09101d [484]" strokeweight="1pt">
                  <v:stroke joinstyle="miter"/>
                </v:oval>
              </v:group>
            </w:pict>
          </mc:Fallback>
        </mc:AlternateContent>
      </w:r>
      <w:r w:rsidRPr="000A0D3C">
        <w:rPr>
          <w:rFonts w:ascii="Arial" w:hAnsi="Arial" w:cs="Arial"/>
          <w:b/>
          <w:bCs/>
          <w:noProof/>
        </w:rPr>
        <mc:AlternateContent>
          <mc:Choice Requires="wpg">
            <w:drawing>
              <wp:anchor distT="0" distB="0" distL="114300" distR="114300" simplePos="0" relativeHeight="251659264" behindDoc="0" locked="0" layoutInCell="1" allowOverlap="1" wp14:anchorId="0CC0016D" wp14:editId="3D0375A9">
                <wp:simplePos x="0" y="0"/>
                <wp:positionH relativeFrom="column">
                  <wp:posOffset>1172845</wp:posOffset>
                </wp:positionH>
                <wp:positionV relativeFrom="paragraph">
                  <wp:posOffset>177962</wp:posOffset>
                </wp:positionV>
                <wp:extent cx="246380" cy="349885"/>
                <wp:effectExtent l="19050" t="19050" r="20320" b="31115"/>
                <wp:wrapNone/>
                <wp:docPr id="6" name="Group 5">
                  <a:extLst xmlns:a="http://schemas.openxmlformats.org/drawingml/2006/main">
                    <a:ext uri="{FF2B5EF4-FFF2-40B4-BE49-F238E27FC236}">
                      <a16:creationId xmlns:a16="http://schemas.microsoft.com/office/drawing/2014/main" id="{F4D4D506-F973-41DD-DFEA-B23783595249}"/>
                    </a:ext>
                  </a:extLst>
                </wp:docPr>
                <wp:cNvGraphicFramePr/>
                <a:graphic xmlns:a="http://schemas.openxmlformats.org/drawingml/2006/main">
                  <a:graphicData uri="http://schemas.microsoft.com/office/word/2010/wordprocessingGroup">
                    <wpg:wgp>
                      <wpg:cNvGrpSpPr/>
                      <wpg:grpSpPr>
                        <a:xfrm>
                          <a:off x="0" y="0"/>
                          <a:ext cx="246380" cy="349885"/>
                          <a:chOff x="0" y="0"/>
                          <a:chExt cx="412955" cy="1017639"/>
                        </a:xfrm>
                      </wpg:grpSpPr>
                      <wps:wsp>
                        <wps:cNvPr id="1617166263" name="Teardrop 1617166263">
                          <a:extLst>
                            <a:ext uri="{FF2B5EF4-FFF2-40B4-BE49-F238E27FC236}">
                              <a16:creationId xmlns:a16="http://schemas.microsoft.com/office/drawing/2014/main" id="{46A99251-F61C-708B-DE46-B5CA7539B660}"/>
                            </a:ext>
                          </a:extLst>
                        </wps:cNvPr>
                        <wps:cNvSpPr/>
                        <wps:spPr>
                          <a:xfrm rot="10549514">
                            <a:off x="0" y="0"/>
                            <a:ext cx="412955" cy="1017639"/>
                          </a:xfrm>
                          <a:prstGeom prst="teardrop">
                            <a:avLst/>
                          </a:prstGeom>
                        </wps:spPr>
                        <wps:style>
                          <a:lnRef idx="2">
                            <a:schemeClr val="dk1">
                              <a:shade val="15000"/>
                            </a:schemeClr>
                          </a:lnRef>
                          <a:fillRef idx="1">
                            <a:schemeClr val="dk1"/>
                          </a:fillRef>
                          <a:effectRef idx="0">
                            <a:schemeClr val="dk1"/>
                          </a:effectRef>
                          <a:fontRef idx="minor">
                            <a:schemeClr val="lt1"/>
                          </a:fontRef>
                        </wps:style>
                        <wps:bodyPr rtlCol="0" anchor="ctr"/>
                      </wps:wsp>
                      <wps:wsp>
                        <wps:cNvPr id="1582332242" name="Oval 1582332242">
                          <a:extLst>
                            <a:ext uri="{FF2B5EF4-FFF2-40B4-BE49-F238E27FC236}">
                              <a16:creationId xmlns:a16="http://schemas.microsoft.com/office/drawing/2014/main" id="{713BB9DA-1438-1DF6-9E25-0FE9EDBACB84}"/>
                            </a:ext>
                          </a:extLst>
                        </wps:cNvPr>
                        <wps:cNvSpPr/>
                        <wps:spPr>
                          <a:xfrm>
                            <a:off x="117987" y="2359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3ECBFB3B" id="Group 5" o:spid="_x0000_s1026" style="position:absolute;margin-left:92.35pt;margin-top:14pt;width:19.4pt;height:27.55pt;z-index:251659264;mso-width-relative:margin;mso-height-relative:margin"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">
                <v:shape id="Teardrop 1617166263" o:spid="_x0000_s1027" style="position:absolute;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" path="m,508820c,227806,92443,,206478,l412955,r,508820c412955,789834,320512,1017640,206477,1017640,92442,1017640,-1,789834,-1,508820r1,xe" fillcolor="black [3200]" strokecolor="black [480]" strokeweight="1pt">
                  <v:stroke joinstyle="miter"/>
                  <v:path arrowok="t" o:connecttype="custom" o:connectlocs="0,508820;206478,0;412955,0;412955,508820;206477,1017640;-1,508820;0,508820" o:connectangles="0,0,0,0,0,0,0"/>
                </v:shape>
                <v:oval id="Oval 1582332242" o:spid="_x0000_s1028" style="position:absolute;left:1179;top:2359;width:2065;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" fillcolor="white [3212]" strokecolor="#09101d [484]" strokeweight="1pt">
                  <v:stroke joinstyle="miter"/>
                </v:oval>
              </v:group>
            </w:pict>
          </mc:Fallback>
        </mc:AlternateContent>
      </w:r>
      <w:r w:rsidRPr="000A0D3C">
        <w:rPr>
          <w:rFonts w:ascii="Arial" w:hAnsi="Arial" w:cs="Arial"/>
          <w:b/>
          <w:bCs/>
        </w:rPr>
        <w:t xml:space="preserve">Figure 1: Map of Nigeria Showing Bauchi and </w:t>
      </w:r>
      <w:proofErr w:type="spellStart"/>
      <w:r w:rsidRPr="000A0D3C">
        <w:rPr>
          <w:rFonts w:ascii="Arial" w:hAnsi="Arial" w:cs="Arial"/>
          <w:b/>
          <w:bCs/>
        </w:rPr>
        <w:t>Yobe</w:t>
      </w:r>
      <w:proofErr w:type="spellEnd"/>
      <w:r w:rsidRPr="000A0D3C">
        <w:rPr>
          <w:rFonts w:ascii="Arial" w:hAnsi="Arial" w:cs="Arial"/>
          <w:b/>
          <w:bCs/>
        </w:rPr>
        <w:t xml:space="preserve"> States Boundaries and their State Capitals</w:t>
      </w:r>
    </w:p>
    <w:bookmarkEnd w:id="3"/>
    <w:p w14:paraId="222E6592" w14:textId="77777777" w:rsidR="000A0D3C" w:rsidRPr="000A0D3C" w:rsidRDefault="000A0D3C" w:rsidP="000A0D3C">
      <w:pPr>
        <w:spacing w:after="0" w:line="240" w:lineRule="auto"/>
        <w:jc w:val="both"/>
        <w:rPr>
          <w:rFonts w:ascii="Arial" w:hAnsi="Arial" w:cs="Arial"/>
          <w:b/>
          <w:bCs/>
        </w:rPr>
      </w:pPr>
      <w:r w:rsidRPr="000A0D3C">
        <w:rPr>
          <w:rFonts w:ascii="Arial" w:hAnsi="Arial" w:cs="Arial"/>
          <w:b/>
          <w:bCs/>
        </w:rPr>
        <w:t xml:space="preserve">Key: </w:t>
      </w:r>
      <w:proofErr w:type="spellStart"/>
      <w:r w:rsidRPr="000A0D3C">
        <w:rPr>
          <w:rFonts w:ascii="Arial" w:hAnsi="Arial" w:cs="Arial"/>
          <w:b/>
          <w:bCs/>
        </w:rPr>
        <w:t>Damaturu</w:t>
      </w:r>
      <w:proofErr w:type="spellEnd"/>
      <w:r w:rsidRPr="000A0D3C">
        <w:rPr>
          <w:rFonts w:ascii="Arial" w:hAnsi="Arial" w:cs="Arial"/>
          <w:b/>
          <w:bCs/>
        </w:rPr>
        <w:t xml:space="preserve"> –            Bauchi – </w:t>
      </w:r>
    </w:p>
    <w:p w14:paraId="68FB5253" w14:textId="77777777" w:rsidR="000A0D3C" w:rsidRPr="000A0D3C" w:rsidRDefault="000A0D3C" w:rsidP="000A0D3C">
      <w:pPr>
        <w:spacing w:after="0" w:line="240" w:lineRule="auto"/>
        <w:jc w:val="both"/>
        <w:rPr>
          <w:rFonts w:ascii="Arial" w:hAnsi="Arial" w:cs="Arial"/>
          <w:b/>
          <w:bCs/>
        </w:rPr>
      </w:pPr>
    </w:p>
    <w:p w14:paraId="0C923484"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2 Collection of Specimens</w:t>
      </w:r>
    </w:p>
    <w:p w14:paraId="5FF550D1" w14:textId="01B54E2A" w:rsidR="000A0D3C" w:rsidRPr="000A0D3C" w:rsidRDefault="000A0D3C" w:rsidP="000A0D3C">
      <w:pPr>
        <w:spacing w:after="0" w:line="240" w:lineRule="auto"/>
        <w:jc w:val="both"/>
        <w:rPr>
          <w:rFonts w:ascii="Arial" w:hAnsi="Arial" w:cs="Arial"/>
          <w:sz w:val="20"/>
          <w:szCs w:val="20"/>
        </w:rPr>
      </w:pPr>
      <w:commentRangeStart w:id="4"/>
      <w:r w:rsidRPr="000A0D3C">
        <w:rPr>
          <w:rFonts w:ascii="Arial" w:hAnsi="Arial" w:cs="Arial"/>
          <w:sz w:val="20"/>
          <w:szCs w:val="20"/>
        </w:rPr>
        <w:t>On the day of collection,</w:t>
      </w:r>
      <w:commentRangeEnd w:id="4"/>
      <w:r w:rsidR="00891759">
        <w:rPr>
          <w:rStyle w:val="CommentReference"/>
        </w:rPr>
        <w:commentReference w:id="4"/>
      </w:r>
      <w:r w:rsidRPr="000A0D3C">
        <w:rPr>
          <w:rFonts w:ascii="Arial" w:hAnsi="Arial" w:cs="Arial"/>
          <w:sz w:val="20"/>
          <w:szCs w:val="20"/>
        </w:rPr>
        <w:t xml:space="preserve"> fresh stool samples were collected in Cary-Blair transport medium,  promptly transmitted to hospital laboratorie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x8rSZyXt","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 xml:space="preserve"> and tested for bacterial infection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LgoNJINI","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atients of all ages have their stool samples collected, including both male and female patients (adults, adolescents, and toddlers). </w:t>
      </w:r>
      <w:commentRangeStart w:id="5"/>
      <w:r w:rsidRPr="000A0D3C">
        <w:rPr>
          <w:rFonts w:ascii="Arial" w:hAnsi="Arial" w:cs="Arial"/>
          <w:sz w:val="20"/>
          <w:szCs w:val="20"/>
        </w:rPr>
        <w:t>Samples were taken from in- and out-patients with diarrhea who are admitted or seek out conventional health care attention concerning bacillary dysentery</w:t>
      </w:r>
      <w:commentRangeEnd w:id="5"/>
      <w:r w:rsidR="00891759">
        <w:rPr>
          <w:rStyle w:val="CommentReference"/>
        </w:rPr>
        <w:commentReference w:id="5"/>
      </w:r>
      <w:r w:rsidRPr="000A0D3C">
        <w:rPr>
          <w:rFonts w:ascii="Arial" w:hAnsi="Arial" w:cs="Arial"/>
          <w:sz w:val="20"/>
          <w:szCs w:val="20"/>
        </w:rPr>
        <w:t xml:space="preserve"> or diarrheal between February 2024 and July 2024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QpFZHw9u","properties":{"formattedCitation":"(Abdulhassan &amp; Naji, 2022a)","plainCitation":"(Abdulhassan &amp; Naji, 2022a)","noteIndex":0},"citationItems":[{"id":"KjsKVfF1/5PmyYZHH","uris":["http://www.mendeley.com/documents/?uuid=11a59c63-8aba-4627-96a4-ef08f5579ae0"],"itemData":{"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author":[{"dropping-particle":"","family":"Abdulhassan","given":"Saja Salim","non-dropping-particle":"","parse-names":false,"suffix":""},{"dropping-particle":"","family":"Naji","given":"Hassan Fadhil","non-dropping-particle":"","parse-names":false,"suffix":""}],"id":"ITEM-1","issue":"09","issued":{"date-parts":[["2022"]]},"page":"4387-4398","title":"Role of Extended Spectrum B -lactamase Genes in Antibiotics Resistance of Shigella spp .","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a)</w:t>
      </w:r>
      <w:r w:rsidRPr="000A0D3C">
        <w:rPr>
          <w:rFonts w:ascii="Arial" w:hAnsi="Arial" w:cs="Arial"/>
          <w:sz w:val="20"/>
          <w:szCs w:val="20"/>
        </w:rPr>
        <w:fldChar w:fldCharType="end"/>
      </w:r>
      <w:r w:rsidRPr="000A0D3C">
        <w:rPr>
          <w:rFonts w:ascii="Arial" w:hAnsi="Arial" w:cs="Arial"/>
          <w:sz w:val="20"/>
          <w:szCs w:val="20"/>
        </w:rPr>
        <w:t>.</w:t>
      </w:r>
    </w:p>
    <w:p w14:paraId="612A49DA" w14:textId="77777777" w:rsidR="000A0D3C" w:rsidRPr="000A0D3C" w:rsidRDefault="000A0D3C" w:rsidP="000A0D3C">
      <w:pPr>
        <w:spacing w:after="0" w:line="240" w:lineRule="auto"/>
        <w:jc w:val="both"/>
        <w:rPr>
          <w:rFonts w:ascii="Arial" w:hAnsi="Arial" w:cs="Arial"/>
          <w:b/>
          <w:bCs/>
        </w:rPr>
      </w:pPr>
    </w:p>
    <w:p w14:paraId="2E600790"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3 Isolation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50EF136" w14:textId="77777777" w:rsidR="000A0D3C" w:rsidRPr="000A0D3C" w:rsidRDefault="000A0D3C" w:rsidP="000A0D3C">
      <w:pPr>
        <w:spacing w:after="0" w:line="240" w:lineRule="auto"/>
        <w:jc w:val="both"/>
        <w:rPr>
          <w:rFonts w:ascii="Arial" w:hAnsi="Arial" w:cs="Arial"/>
          <w:b/>
          <w:bCs/>
        </w:rPr>
      </w:pPr>
    </w:p>
    <w:p w14:paraId="19486C8D" w14:textId="4CFD62BD" w:rsidR="000A0D3C" w:rsidRPr="000A0D3C" w:rsidRDefault="000A0D3C" w:rsidP="000A0D3C">
      <w:pPr>
        <w:spacing w:after="0" w:line="240" w:lineRule="auto"/>
        <w:jc w:val="both"/>
        <w:rPr>
          <w:rFonts w:ascii="Arial" w:hAnsi="Arial" w:cs="Arial"/>
          <w:i/>
          <w:iCs/>
          <w:sz w:val="20"/>
          <w:szCs w:val="20"/>
        </w:rPr>
      </w:pPr>
      <w:r w:rsidRPr="000A0D3C">
        <w:rPr>
          <w:rFonts w:ascii="Arial" w:hAnsi="Arial" w:cs="Arial"/>
          <w:b/>
          <w:bCs/>
          <w:i/>
          <w:iCs/>
          <w:sz w:val="20"/>
          <w:szCs w:val="20"/>
        </w:rPr>
        <w:t xml:space="preserve">2.3.1 Cultural </w:t>
      </w:r>
      <w:r>
        <w:rPr>
          <w:rFonts w:ascii="Arial" w:hAnsi="Arial" w:cs="Arial"/>
          <w:b/>
          <w:bCs/>
          <w:i/>
          <w:iCs/>
          <w:sz w:val="20"/>
          <w:szCs w:val="20"/>
        </w:rPr>
        <w:t>m</w:t>
      </w:r>
      <w:r w:rsidRPr="000A0D3C">
        <w:rPr>
          <w:rFonts w:ascii="Arial" w:hAnsi="Arial" w:cs="Arial"/>
          <w:b/>
          <w:bCs/>
          <w:i/>
          <w:iCs/>
          <w:sz w:val="20"/>
          <w:szCs w:val="20"/>
        </w:rPr>
        <w:t>ethods</w:t>
      </w:r>
    </w:p>
    <w:p w14:paraId="0A791F17"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lastRenderedPageBreak/>
        <w:t xml:space="preserve">In order to diagnose </w:t>
      </w:r>
      <w:r w:rsidRPr="000A0D3C">
        <w:rPr>
          <w:rFonts w:ascii="Arial" w:hAnsi="Arial" w:cs="Arial"/>
          <w:i/>
          <w:iCs/>
          <w:sz w:val="20"/>
          <w:szCs w:val="20"/>
        </w:rPr>
        <w:t>Shigella</w:t>
      </w:r>
      <w:r w:rsidRPr="000A0D3C">
        <w:rPr>
          <w:rFonts w:ascii="Arial" w:hAnsi="Arial" w:cs="Arial"/>
          <w:sz w:val="20"/>
          <w:szCs w:val="20"/>
        </w:rPr>
        <w:t xml:space="preserve"> sp. The sample were inoculated using a sterile wire loop and incubated at 35±2°C for 18–24 hours on MacConkey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t>
      </w:r>
      <w:r w:rsidRPr="000A0D3C">
        <w:rPr>
          <w:rFonts w:ascii="Arial" w:hAnsi="Arial" w:cs="Arial"/>
          <w:i/>
          <w:iCs/>
          <w:sz w:val="20"/>
          <w:szCs w:val="20"/>
        </w:rPr>
        <w:t>Salmonella Shigella</w:t>
      </w:r>
      <w:r w:rsidRPr="000A0D3C">
        <w:rPr>
          <w:rFonts w:ascii="Arial" w:hAnsi="Arial" w:cs="Arial"/>
          <w:sz w:val="20"/>
          <w:szCs w:val="20"/>
        </w:rPr>
        <w:t xml:space="preserve"> agar, and Selenite Cystine Broth.</w:t>
      </w:r>
    </w:p>
    <w:p w14:paraId="12F52986" w14:textId="77777777" w:rsidR="000A0D3C" w:rsidRDefault="000A0D3C" w:rsidP="000A0D3C">
      <w:pPr>
        <w:spacing w:after="0" w:line="240" w:lineRule="auto"/>
        <w:jc w:val="both"/>
        <w:rPr>
          <w:rFonts w:ascii="Arial" w:hAnsi="Arial" w:cs="Arial"/>
          <w:b/>
          <w:bCs/>
          <w:i/>
          <w:iCs/>
          <w:sz w:val="20"/>
          <w:szCs w:val="20"/>
        </w:rPr>
      </w:pPr>
    </w:p>
    <w:p w14:paraId="63AA5BDE" w14:textId="35B58785"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3.2 Morphological </w:t>
      </w:r>
      <w:r>
        <w:rPr>
          <w:rFonts w:ascii="Arial" w:hAnsi="Arial" w:cs="Arial"/>
          <w:b/>
          <w:bCs/>
          <w:i/>
          <w:iCs/>
          <w:sz w:val="20"/>
          <w:szCs w:val="20"/>
        </w:rPr>
        <w:t>c</w:t>
      </w:r>
      <w:r w:rsidRPr="000A0D3C">
        <w:rPr>
          <w:rFonts w:ascii="Arial" w:hAnsi="Arial" w:cs="Arial"/>
          <w:b/>
          <w:bCs/>
          <w:i/>
          <w:iCs/>
          <w:sz w:val="20"/>
          <w:szCs w:val="20"/>
        </w:rPr>
        <w:t>haracterization (Gram’s Staining/Microscopy)</w:t>
      </w:r>
    </w:p>
    <w:p w14:paraId="11100CC2" w14:textId="67F95F4C" w:rsid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Morphology, dimensions, structure, and colony arrangement of bacteria cultured on </w:t>
      </w:r>
      <w:r w:rsidRPr="000A0D3C">
        <w:rPr>
          <w:rFonts w:ascii="Arial" w:hAnsi="Arial" w:cs="Arial"/>
          <w:i/>
          <w:iCs/>
          <w:sz w:val="20"/>
          <w:szCs w:val="20"/>
        </w:rPr>
        <w:t>Salmonella Shigella</w:t>
      </w:r>
      <w:r w:rsidRPr="000A0D3C">
        <w:rPr>
          <w:rFonts w:ascii="Arial" w:hAnsi="Arial" w:cs="Arial"/>
          <w:sz w:val="20"/>
          <w:szCs w:val="20"/>
        </w:rPr>
        <w:t xml:space="preserve">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MacConkey agar, and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ere observed and recorded. The isolates were identified based on morphological properties (for cells and colonies) by picking a single colony of the isolates used for Gram staining procedure and examined under a 100x oil-emersion light microscop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oPrrlBXg","properties":{"formattedCitation":"(Varghese &amp; Joy, 2016)","plainCitation":"(Varghese &amp; Joy, 2016)","noteIndex":0},"citationItems":[{"id":"KjsKVfF1/HXNW0fjc","uris":["http://www.mendeley.com/documents/?uuid=3be9347c-4901-4385-baaa-bc4aabb12978"],"itemData":{"author":[{"dropping-particle":"","family":"Varghese","given":"Naveena","non-dropping-particle":"","parse-names":false,"suffix":""},{"dropping-particle":"","family":"Joy","given":"P P","non-dropping-particle":"","parse-names":false,"suffix":""}],"container-title":"Microbiology Laboratory Manual","id":"ITEM-1","issue":"January 2014","issued":{"date-parts":[["2016"]]},"title":"Naveena Varghese","type":"book"}}],"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Varghese &amp; Joy, 2016)</w:t>
      </w:r>
      <w:r w:rsidRPr="000A0D3C">
        <w:rPr>
          <w:rFonts w:ascii="Arial" w:hAnsi="Arial" w:cs="Arial"/>
          <w:sz w:val="20"/>
          <w:szCs w:val="20"/>
        </w:rPr>
        <w:fldChar w:fldCharType="end"/>
      </w:r>
      <w:r w:rsidRPr="000A0D3C">
        <w:rPr>
          <w:rFonts w:ascii="Arial" w:hAnsi="Arial" w:cs="Arial"/>
          <w:sz w:val="20"/>
          <w:szCs w:val="20"/>
        </w:rPr>
        <w:t>. The pure isolates were kept at -70°C in Trypticase Soy Broth with 15% glycerol for two weeks before sensitivity testing.</w:t>
      </w:r>
    </w:p>
    <w:p w14:paraId="0FE8E036" w14:textId="77777777" w:rsidR="000A0D3C" w:rsidRPr="000A0D3C" w:rsidRDefault="000A0D3C" w:rsidP="000A0D3C">
      <w:pPr>
        <w:spacing w:after="0" w:line="240" w:lineRule="auto"/>
        <w:jc w:val="both"/>
        <w:rPr>
          <w:rFonts w:ascii="Arial" w:hAnsi="Arial" w:cs="Arial"/>
          <w:sz w:val="20"/>
          <w:szCs w:val="20"/>
        </w:rPr>
      </w:pPr>
    </w:p>
    <w:p w14:paraId="2FC63762" w14:textId="5E3B7FD7" w:rsidR="000A0D3C" w:rsidRPr="000A0D3C" w:rsidRDefault="000A0D3C" w:rsidP="000A0D3C">
      <w:pPr>
        <w:tabs>
          <w:tab w:val="left" w:pos="180"/>
        </w:tabs>
        <w:spacing w:line="240" w:lineRule="auto"/>
        <w:jc w:val="both"/>
        <w:rPr>
          <w:rFonts w:ascii="Arial" w:hAnsi="Arial" w:cs="Arial"/>
          <w:b/>
          <w:i/>
          <w:iCs/>
          <w:sz w:val="20"/>
          <w:szCs w:val="20"/>
        </w:rPr>
      </w:pPr>
      <w:r w:rsidRPr="000A0D3C">
        <w:rPr>
          <w:rFonts w:ascii="Arial" w:hAnsi="Arial" w:cs="Arial"/>
          <w:b/>
          <w:i/>
          <w:iCs/>
          <w:sz w:val="20"/>
          <w:szCs w:val="20"/>
        </w:rPr>
        <w:t xml:space="preserve">2.3.3 Biochemical </w:t>
      </w:r>
      <w:r>
        <w:rPr>
          <w:rFonts w:ascii="Arial" w:hAnsi="Arial" w:cs="Arial"/>
          <w:b/>
          <w:i/>
          <w:iCs/>
          <w:sz w:val="20"/>
          <w:szCs w:val="20"/>
        </w:rPr>
        <w:t>i</w:t>
      </w:r>
      <w:r w:rsidRPr="000A0D3C">
        <w:rPr>
          <w:rFonts w:ascii="Arial" w:hAnsi="Arial" w:cs="Arial"/>
          <w:b/>
          <w:i/>
          <w:iCs/>
          <w:sz w:val="20"/>
          <w:szCs w:val="20"/>
        </w:rPr>
        <w:t xml:space="preserve">dentification </w:t>
      </w:r>
      <w:r>
        <w:rPr>
          <w:rFonts w:ascii="Arial" w:hAnsi="Arial" w:cs="Arial"/>
          <w:b/>
          <w:i/>
          <w:iCs/>
          <w:sz w:val="20"/>
          <w:szCs w:val="20"/>
        </w:rPr>
        <w:t>t</w:t>
      </w:r>
      <w:r w:rsidRPr="000A0D3C">
        <w:rPr>
          <w:rFonts w:ascii="Arial" w:hAnsi="Arial" w:cs="Arial"/>
          <w:b/>
          <w:i/>
          <w:iCs/>
          <w:sz w:val="20"/>
          <w:szCs w:val="20"/>
        </w:rPr>
        <w:t>est for Shigella species</w:t>
      </w:r>
    </w:p>
    <w:p w14:paraId="62477A53" w14:textId="526C35A6" w:rsidR="000A0D3C" w:rsidRPr="000A0D3C" w:rsidRDefault="000A0D3C" w:rsidP="000A0D3C">
      <w:pPr>
        <w:tabs>
          <w:tab w:val="left" w:pos="180"/>
        </w:tabs>
        <w:spacing w:line="240" w:lineRule="auto"/>
        <w:jc w:val="both"/>
        <w:rPr>
          <w:rFonts w:ascii="Arial" w:hAnsi="Arial" w:cs="Arial"/>
          <w:b/>
          <w:i/>
          <w:iCs/>
          <w:sz w:val="20"/>
          <w:szCs w:val="20"/>
        </w:rPr>
      </w:pPr>
      <w:r w:rsidRPr="000A0D3C">
        <w:rPr>
          <w:rStyle w:val="fontstyle01"/>
          <w:rFonts w:ascii="Arial" w:hAnsi="Arial" w:cs="Arial"/>
          <w:b w:val="0"/>
          <w:bCs w:val="0"/>
          <w:color w:val="auto"/>
        </w:rPr>
        <w:t xml:space="preserve">Colonies showing characteristic appearance on selective media were sub-cultured on </w:t>
      </w:r>
      <w:proofErr w:type="spellStart"/>
      <w:r w:rsidRPr="000A0D3C">
        <w:rPr>
          <w:rStyle w:val="fontstyle01"/>
          <w:rFonts w:ascii="Arial" w:hAnsi="Arial" w:cs="Arial"/>
          <w:b w:val="0"/>
          <w:bCs w:val="0"/>
          <w:color w:val="auto"/>
        </w:rPr>
        <w:t>Kligler</w:t>
      </w:r>
      <w:proofErr w:type="spellEnd"/>
      <w:r w:rsidRPr="000A0D3C">
        <w:rPr>
          <w:rStyle w:val="fontstyle01"/>
          <w:rFonts w:ascii="Arial" w:hAnsi="Arial" w:cs="Arial"/>
          <w:b w:val="0"/>
          <w:bCs w:val="0"/>
          <w:color w:val="auto"/>
        </w:rPr>
        <w:t xml:space="preserve"> iron agar (KIA) and Triple sugar iron agar (TSI). To obtain true reactions in KIA and TSI, a pure culture was used to inoculate the respective media. Using straight platinum wire, one </w:t>
      </w:r>
      <w:r w:rsidRPr="000A0D3C">
        <w:rPr>
          <w:rStyle w:val="fontstyle21"/>
          <w:rFonts w:ascii="Arial" w:hAnsi="Arial" w:cs="Arial"/>
          <w:color w:val="auto"/>
        </w:rPr>
        <w:t xml:space="preserve">Shigella </w:t>
      </w:r>
      <w:r w:rsidRPr="000A0D3C">
        <w:rPr>
          <w:rStyle w:val="fontstyle01"/>
          <w:rFonts w:ascii="Arial" w:hAnsi="Arial" w:cs="Arial"/>
          <w:b w:val="0"/>
          <w:bCs w:val="0"/>
          <w:color w:val="auto"/>
        </w:rPr>
        <w:t>colony was picked up and inoculated into each of the test media. The KIA and TSI slants were inoculated by stabbing the butt and streaking the surface of the slant and incubated at 37</w:t>
      </w:r>
      <w:r w:rsidRPr="000A0D3C">
        <w:rPr>
          <w:rStyle w:val="fontstyle01"/>
          <w:rFonts w:ascii="Arial" w:hAnsi="Arial" w:cs="Arial"/>
          <w:b w:val="0"/>
          <w:bCs w:val="0"/>
          <w:color w:val="auto"/>
          <w:vertAlign w:val="superscript"/>
        </w:rPr>
        <w:t>0</w:t>
      </w:r>
      <w:r w:rsidRPr="000A0D3C">
        <w:rPr>
          <w:rStyle w:val="fontstyle01"/>
          <w:rFonts w:ascii="Arial" w:hAnsi="Arial" w:cs="Arial"/>
          <w:b w:val="0"/>
          <w:bCs w:val="0"/>
          <w:color w:val="auto"/>
        </w:rPr>
        <w:t xml:space="preserve"> C for 24 h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Gi8FPqKv","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w:t>
      </w:r>
    </w:p>
    <w:p w14:paraId="6B2CA62E" w14:textId="77777777" w:rsidR="000A0D3C" w:rsidRPr="000A0D3C" w:rsidRDefault="000A0D3C" w:rsidP="000A0D3C">
      <w:pPr>
        <w:tabs>
          <w:tab w:val="left" w:pos="180"/>
        </w:tabs>
        <w:spacing w:line="240" w:lineRule="auto"/>
        <w:jc w:val="both"/>
        <w:rPr>
          <w:rFonts w:ascii="Arial" w:hAnsi="Arial" w:cs="Arial"/>
          <w:sz w:val="20"/>
          <w:szCs w:val="20"/>
        </w:rPr>
      </w:pPr>
      <w:r w:rsidRPr="000A0D3C">
        <w:rPr>
          <w:rFonts w:ascii="Arial" w:hAnsi="Arial" w:cs="Arial"/>
          <w:sz w:val="20"/>
          <w:szCs w:val="20"/>
        </w:rPr>
        <w:t xml:space="preserve">Other biochemical tests used on the Gram’s negative rods arranged singly in pairs or in chains include, viz; Oxidase test, Urease test, Mannitol test, </w:t>
      </w:r>
      <w:r w:rsidRPr="000A0D3C">
        <w:rPr>
          <w:rStyle w:val="fontstyle01"/>
          <w:rFonts w:ascii="Arial" w:hAnsi="Arial" w:cs="Arial"/>
          <w:b w:val="0"/>
          <w:bCs w:val="0"/>
          <w:color w:val="auto"/>
        </w:rPr>
        <w:t>MR, VP, Indole, Citrate, and Motility were also conducted by inoculating putative</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mFXBTjW","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w:t>
      </w:r>
    </w:p>
    <w:p w14:paraId="2AF01F5C" w14:textId="77777777" w:rsidR="000A0D3C" w:rsidRPr="000A0D3C" w:rsidRDefault="000A0D3C" w:rsidP="000A0D3C">
      <w:pPr>
        <w:pStyle w:val="my-2"/>
        <w:jc w:val="both"/>
        <w:rPr>
          <w:rFonts w:ascii="Arial" w:hAnsi="Arial" w:cs="Arial"/>
          <w:b/>
          <w:bCs/>
          <w:sz w:val="22"/>
          <w:szCs w:val="22"/>
        </w:rPr>
      </w:pPr>
      <w:r w:rsidRPr="000A0D3C">
        <w:rPr>
          <w:rFonts w:ascii="Arial" w:hAnsi="Arial" w:cs="Arial"/>
          <w:b/>
          <w:bCs/>
          <w:sz w:val="22"/>
          <w:szCs w:val="22"/>
        </w:rPr>
        <w:t xml:space="preserve">2.4 Identification of </w:t>
      </w:r>
      <w:r w:rsidRPr="000A0D3C">
        <w:rPr>
          <w:rFonts w:ascii="Arial" w:hAnsi="Arial" w:cs="Arial"/>
          <w:b/>
          <w:bCs/>
          <w:i/>
          <w:iCs/>
          <w:sz w:val="22"/>
          <w:szCs w:val="22"/>
        </w:rPr>
        <w:t>Shigella</w:t>
      </w:r>
      <w:r w:rsidRPr="000A0D3C">
        <w:rPr>
          <w:rFonts w:ascii="Arial" w:hAnsi="Arial" w:cs="Arial"/>
          <w:b/>
          <w:bCs/>
          <w:sz w:val="22"/>
          <w:szCs w:val="22"/>
        </w:rPr>
        <w:t xml:space="preserve"> spp. using </w:t>
      </w:r>
      <w:proofErr w:type="spellStart"/>
      <w:r w:rsidRPr="000A0D3C">
        <w:rPr>
          <w:rFonts w:ascii="Arial" w:hAnsi="Arial" w:cs="Arial"/>
          <w:b/>
          <w:bCs/>
          <w:sz w:val="22"/>
          <w:szCs w:val="22"/>
        </w:rPr>
        <w:t>Enterosystem</w:t>
      </w:r>
      <w:proofErr w:type="spellEnd"/>
      <w:r w:rsidRPr="000A0D3C">
        <w:rPr>
          <w:rFonts w:ascii="Arial" w:hAnsi="Arial" w:cs="Arial"/>
          <w:b/>
          <w:bCs/>
          <w:sz w:val="22"/>
          <w:szCs w:val="22"/>
        </w:rPr>
        <w:t xml:space="preserve"> 18R</w:t>
      </w:r>
    </w:p>
    <w:p w14:paraId="58EFCE95" w14:textId="77777777" w:rsidR="000A0D3C" w:rsidRPr="000A0D3C" w:rsidRDefault="000A0D3C" w:rsidP="000A0D3C">
      <w:pPr>
        <w:pStyle w:val="my-2"/>
        <w:jc w:val="both"/>
        <w:rPr>
          <w:rFonts w:ascii="Arial" w:hAnsi="Arial" w:cs="Arial"/>
          <w:b/>
          <w:bCs/>
          <w:sz w:val="20"/>
          <w:szCs w:val="20"/>
        </w:rPr>
      </w:pPr>
      <w:r w:rsidRPr="000A0D3C">
        <w:rPr>
          <w:rFonts w:ascii="Arial" w:hAnsi="Arial" w:cs="Arial"/>
          <w:sz w:val="20"/>
          <w:szCs w:val="20"/>
        </w:rPr>
        <w:t>Entero-system 18R (</w:t>
      </w:r>
      <w:proofErr w:type="spellStart"/>
      <w:r w:rsidRPr="000A0D3C">
        <w:rPr>
          <w:rFonts w:ascii="Arial" w:hAnsi="Arial" w:cs="Arial"/>
          <w:sz w:val="20"/>
          <w:szCs w:val="20"/>
        </w:rPr>
        <w:t>Liofilchem</w:t>
      </w:r>
      <w:proofErr w:type="spellEnd"/>
      <w:r w:rsidRPr="000A0D3C">
        <w:rPr>
          <w:rFonts w:ascii="Arial" w:hAnsi="Arial" w:cs="Arial"/>
          <w:sz w:val="20"/>
          <w:szCs w:val="20"/>
        </w:rPr>
        <w:t xml:space="preserve">) is a biochemical identification system designed to accurately identify Gram-negative, oxidase-negative Enterobacteriaceae, including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through 18 distinct biochemical reactions. It uses prepared kits for 18 different biochemical tests and used according to manufacturer’s instructions supplied with the kits.</w:t>
      </w:r>
      <w:r w:rsidRPr="000A0D3C">
        <w:rPr>
          <w:rFonts w:ascii="Arial" w:hAnsi="Arial" w:cs="Arial"/>
          <w:b/>
          <w:bCs/>
          <w:sz w:val="20"/>
          <w:szCs w:val="20"/>
        </w:rPr>
        <w:t xml:space="preserve"> </w:t>
      </w:r>
      <w:r w:rsidRPr="000A0D3C">
        <w:rPr>
          <w:rFonts w:ascii="Arial" w:hAnsi="Arial" w:cs="Arial"/>
          <w:sz w:val="20"/>
          <w:szCs w:val="20"/>
        </w:rPr>
        <w:t xml:space="preserve">A pure bacterial culture isolated and suspected (confirmed Gram-negative and oxidase negative) from clinical specimens were obtained. Bacterial suspension in sterile physiological saline was thoroughly homogenized using vortex mixer to a turbidity equivalent to 0.5 McFarland standard.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panel was brought to room temperature. 0.2 mL of the bacterial suspension was pipetted into each of the 18 wells containing desiccated biochemical substrates. The inoculated panels were incubated at 36 ± 1°C for 12 to 24 hours</w:t>
      </w:r>
    </w:p>
    <w:p w14:paraId="02D512E2" w14:textId="77777777"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After incubation, each well was observed for color changes that indicate positive or negative reactions for specific biochemical tests as shown in the interpretation sheet (supplied). Biochemical profile numerical codes were generate based on the combination of positive and negative reactions.  The biochemical codes were matched against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manufacturer’s software to identify the bacterial species.</w:t>
      </w:r>
    </w:p>
    <w:p w14:paraId="591690FA" w14:textId="77777777" w:rsidR="000A0D3C" w:rsidRDefault="000A0D3C" w:rsidP="000A0D3C">
      <w:pPr>
        <w:spacing w:after="0" w:line="240" w:lineRule="auto"/>
        <w:jc w:val="both"/>
        <w:rPr>
          <w:rFonts w:ascii="Arial" w:hAnsi="Arial" w:cs="Arial"/>
          <w:b/>
          <w:bCs/>
          <w:sz w:val="22"/>
          <w:szCs w:val="22"/>
        </w:rPr>
      </w:pPr>
    </w:p>
    <w:p w14:paraId="43421908" w14:textId="2BA44C79"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5 Antibiotic Susceptibility Testing</w:t>
      </w:r>
    </w:p>
    <w:p w14:paraId="59C712D6" w14:textId="749CD2BE"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The disk diffusion method was used to test the isolates for susceptibility patterns using Clinical Laboratory Standard Institute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2p2rBA5F","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r w:rsidRPr="000A0D3C">
        <w:rPr>
          <w:rFonts w:ascii="Arial" w:hAnsi="Arial" w:cs="Arial"/>
          <w:i/>
          <w:iCs/>
          <w:sz w:val="20"/>
          <w:szCs w:val="20"/>
        </w:rPr>
        <w:t>M100: Performance Standards for Antimicrobial Susceptibility Testing</w:t>
      </w:r>
      <w:r w:rsidRPr="000A0D3C">
        <w:rPr>
          <w:rFonts w:ascii="Arial" w:hAnsi="Arial" w:cs="Arial"/>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as recommende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aPuT6dcp","properties":{"formattedCitation":"(Cusack et al., 2019)","plainCitation":"(Cusack et al., 2019)","noteIndex":0},"citationItems":[{"id":"KjsKVfF1/KiVSUh3R","uris":["http://www.mendeley.com/documents/?uuid=7b7f617b-2ecc-4de2-bbcb-59b635a2c9e0"],"itemData":{"DOI":"10.1016/j.cmi.2019.03.016","ISSN":"14690691","PMID":"30922928","author":[{"dropping-particle":"","family":"Cusack","given":"T. P.","non-dropping-particle":"","parse-names":false,"suffix":""},{"dropping-particle":"","family":"Ashley","given":"E. A.","non-dropping-particle":"","parse-names":false,"suffix":""},{"dropping-particle":"","family":"Ling","given":"C. L.","non-dropping-particle":"","parse-names":false,"suffix":""},{"dropping-particle":"","family":"Roberts","given":"T.","non-dropping-particle":"","parse-names":false,"suffix":""},{"dropping-particle":"","family":"Turner","given":"P.","non-dropping-particle":"","parse-names":false,"suffix":""},{"dropping-particle":"","family":"Wangrangsimakul","given":"T.","non-dropping-particle":"","parse-names":false,"suffix":""},{"dropping-particle":"","family":"Dance","given":"D. A.B.","non-dropping-particle":"","parse-names":false,"suffix":""}],"container-title":"Clinical Microbiology and Infection","id":"ITEM-1","issue":"7","issued":{"date-parts":[["2019"]]},"page":"782-785","publisher":"The Authors","title":"Time to switch from CLSI to EUCAST? A Southeast Asian perspective","type":"article-journal","volume":"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usack et al., 2019)</w:t>
      </w:r>
      <w:r w:rsidRPr="000A0D3C">
        <w:rPr>
          <w:rFonts w:ascii="Arial" w:hAnsi="Arial" w:cs="Arial"/>
          <w:sz w:val="20"/>
          <w:szCs w:val="20"/>
        </w:rPr>
        <w:fldChar w:fldCharType="end"/>
      </w:r>
      <w:r w:rsidRPr="000A0D3C">
        <w:rPr>
          <w:rFonts w:ascii="Arial" w:hAnsi="Arial" w:cs="Arial"/>
          <w:sz w:val="20"/>
          <w:szCs w:val="20"/>
        </w:rPr>
        <w:t>. The goal is to cultivate the bacteria to the log-phase, which is roughly 1.5 × 108 CFU/</w:t>
      </w:r>
      <w:proofErr w:type="spellStart"/>
      <w:r w:rsidRPr="000A0D3C">
        <w:rPr>
          <w:rFonts w:ascii="Arial" w:hAnsi="Arial" w:cs="Arial"/>
          <w:sz w:val="20"/>
          <w:szCs w:val="20"/>
        </w:rPr>
        <w:t>mL.</w:t>
      </w:r>
      <w:proofErr w:type="spellEnd"/>
      <w:r w:rsidRPr="000A0D3C">
        <w:rPr>
          <w:rFonts w:ascii="Arial" w:hAnsi="Arial" w:cs="Arial"/>
          <w:sz w:val="20"/>
          <w:szCs w:val="20"/>
        </w:rPr>
        <w:t xml:space="preserve"> The following commonly prescribed seventeen antibiotic disks (</w:t>
      </w:r>
      <w:proofErr w:type="spellStart"/>
      <w:r w:rsidRPr="000A0D3C">
        <w:rPr>
          <w:rFonts w:ascii="Arial" w:hAnsi="Arial" w:cs="Arial"/>
          <w:sz w:val="20"/>
          <w:szCs w:val="20"/>
        </w:rPr>
        <w:t>Oxoid</w:t>
      </w:r>
      <w:proofErr w:type="spellEnd"/>
      <w:r w:rsidRPr="000A0D3C">
        <w:rPr>
          <w:rFonts w:ascii="Arial" w:hAnsi="Arial" w:cs="Arial"/>
          <w:sz w:val="20"/>
          <w:szCs w:val="20"/>
        </w:rPr>
        <w:t xml:space="preserve">, UK; </w:t>
      </w:r>
      <w:proofErr w:type="spellStart"/>
      <w:r w:rsidRPr="000A0D3C">
        <w:rPr>
          <w:rFonts w:ascii="Arial" w:hAnsi="Arial" w:cs="Arial"/>
          <w:sz w:val="20"/>
          <w:szCs w:val="20"/>
        </w:rPr>
        <w:t>liofilm</w:t>
      </w:r>
      <w:proofErr w:type="spellEnd"/>
      <w:r w:rsidRPr="000A0D3C">
        <w:rPr>
          <w:rFonts w:ascii="Arial" w:hAnsi="Arial" w:cs="Arial"/>
          <w:sz w:val="20"/>
          <w:szCs w:val="20"/>
        </w:rPr>
        <w:t>, Turkey;) had their minimum inhibitory concentrations (MICs): Amoxicillin-Clavulanic Acid (AMC, 30 µg), Ampicillin (AMP, 10 µg), Ceftriaxone (CRO, 30 µg), Ciprofloxacin (CIP, 5 µg), Cefuroxime (CFX, 1 µg), Ceftazidime (CAZ, 100 µg), Cefixime (CFM, 5 µg), Amikacin (AMK, 30 µg), Azithromycin (AZM, 15 µg), Clindamycin (CLI, 10 µg), Chloramphenicol (C, 30 µg), Imipenem (IPM, 10 µg), Levofloxacin (LVX, 15 µg), Piperacillin-Tazobactam (TZP, 110 µg),  Streptomycin (STR, 5 µg), Tetracycline (TET, 30 µg) and Trimethoprim-Sulfamethoxazole (TMP-SMX, 25 µg)  administered during the test were calculated using the ruler on Mueller-Hinton agar (HI Media).</w:t>
      </w:r>
    </w:p>
    <w:p w14:paraId="452A7ECC"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lastRenderedPageBreak/>
        <w:t xml:space="preserve">The results were interpreted using breakpoints suggested by the CLSI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NzI9yVoC","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Only when the MICs of the quality control strains, which are tested concurrently, will be within the established acceptable ranges as the antimicrobial susceptibility of the </w:t>
      </w:r>
      <w:r w:rsidRPr="000A0D3C">
        <w:rPr>
          <w:rFonts w:ascii="Arial" w:hAnsi="Arial" w:cs="Arial"/>
          <w:i/>
          <w:iCs/>
          <w:sz w:val="20"/>
          <w:szCs w:val="20"/>
        </w:rPr>
        <w:t>Shigella</w:t>
      </w:r>
      <w:r w:rsidRPr="000A0D3C">
        <w:rPr>
          <w:rFonts w:ascii="Arial" w:hAnsi="Arial" w:cs="Arial"/>
          <w:sz w:val="20"/>
          <w:szCs w:val="20"/>
        </w:rPr>
        <w:t xml:space="preserve"> isolates approved. Resistance to two or more antibiotics from the same group, resistance to two or more antibiotics from different groups, and resistance to a wider range of antibiotics, categorized as Multi drugs, extensively drugs and pan-drugs resistant’s, were monitored.</w:t>
      </w:r>
    </w:p>
    <w:p w14:paraId="0A4F36E6" w14:textId="77777777" w:rsidR="000A0D3C" w:rsidRPr="000A0D3C" w:rsidRDefault="000A0D3C" w:rsidP="000A0D3C">
      <w:pPr>
        <w:spacing w:after="0" w:line="240" w:lineRule="auto"/>
        <w:jc w:val="both"/>
        <w:rPr>
          <w:rFonts w:ascii="Arial" w:hAnsi="Arial" w:cs="Arial"/>
          <w:b/>
          <w:bCs/>
        </w:rPr>
      </w:pPr>
    </w:p>
    <w:p w14:paraId="1BF9C06B"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6 Preservation of the Drug-Resistant Isolates</w:t>
      </w:r>
    </w:p>
    <w:p w14:paraId="57577873" w14:textId="0BAC8243"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All drug resistant isolates were preserved in Hi media, Mueller Hinton  broth containing glycerol, and stored at 4°C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l2m2Es","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w:t>
      </w:r>
    </w:p>
    <w:p w14:paraId="51B4BABA" w14:textId="77777777" w:rsidR="000A0D3C" w:rsidRPr="000A0D3C" w:rsidRDefault="000A0D3C" w:rsidP="000A0D3C">
      <w:pPr>
        <w:spacing w:after="0" w:line="240" w:lineRule="auto"/>
        <w:jc w:val="both"/>
        <w:rPr>
          <w:rFonts w:ascii="Arial" w:hAnsi="Arial" w:cs="Arial"/>
          <w:b/>
          <w:bCs/>
        </w:rPr>
      </w:pPr>
    </w:p>
    <w:p w14:paraId="1D6C6171"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7 molecular Analysis </w:t>
      </w:r>
    </w:p>
    <w:p w14:paraId="61E2E6CB" w14:textId="00CFB400"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1 DNA </w:t>
      </w:r>
      <w:r>
        <w:rPr>
          <w:rFonts w:ascii="Arial" w:hAnsi="Arial" w:cs="Arial"/>
          <w:b/>
          <w:bCs/>
          <w:i/>
          <w:iCs/>
          <w:sz w:val="20"/>
          <w:szCs w:val="20"/>
        </w:rPr>
        <w:t>e</w:t>
      </w:r>
      <w:r w:rsidRPr="000A0D3C">
        <w:rPr>
          <w:rFonts w:ascii="Arial" w:hAnsi="Arial" w:cs="Arial"/>
          <w:b/>
          <w:bCs/>
          <w:i/>
          <w:iCs/>
          <w:sz w:val="20"/>
          <w:szCs w:val="20"/>
        </w:rPr>
        <w:t xml:space="preserve">xtraction </w:t>
      </w:r>
    </w:p>
    <w:p w14:paraId="58BCE32B" w14:textId="77777777" w:rsidR="000A0D3C" w:rsidRPr="000A0D3C" w:rsidRDefault="000A0D3C" w:rsidP="000A0D3C">
      <w:pPr>
        <w:spacing w:line="240" w:lineRule="auto"/>
        <w:jc w:val="both"/>
        <w:rPr>
          <w:rFonts w:ascii="Arial" w:hAnsi="Arial" w:cs="Arial"/>
          <w:bCs/>
          <w:sz w:val="20"/>
          <w:szCs w:val="20"/>
        </w:rPr>
      </w:pPr>
      <w:r w:rsidRPr="000A0D3C">
        <w:rPr>
          <w:rFonts w:ascii="Arial" w:hAnsi="Arial" w:cs="Arial"/>
          <w:sz w:val="20"/>
          <w:szCs w:val="20"/>
        </w:rPr>
        <w:t xml:space="preserve">After culturing isolates in lysogeny broth for the entire night, the isolates' total genomic DNA was extracted following manufacturers </w:t>
      </w:r>
      <w:r w:rsidRPr="000A0D3C">
        <w:rPr>
          <w:rFonts w:ascii="Arial" w:hAnsi="Arial" w:cs="Arial"/>
          <w:color w:val="222222"/>
          <w:sz w:val="20"/>
          <w:szCs w:val="20"/>
        </w:rPr>
        <w:t>(</w:t>
      </w:r>
      <w:proofErr w:type="spellStart"/>
      <w:r w:rsidRPr="000A0D3C">
        <w:rPr>
          <w:rFonts w:ascii="Arial" w:hAnsi="Arial" w:cs="Arial"/>
          <w:color w:val="222222"/>
          <w:sz w:val="20"/>
          <w:szCs w:val="20"/>
        </w:rPr>
        <w:t>Bioneer</w:t>
      </w:r>
      <w:proofErr w:type="spellEnd"/>
      <w:r w:rsidRPr="000A0D3C">
        <w:rPr>
          <w:rFonts w:ascii="Arial" w:hAnsi="Arial" w:cs="Arial"/>
          <w:color w:val="222222"/>
          <w:sz w:val="20"/>
          <w:szCs w:val="20"/>
        </w:rPr>
        <w:t>)</w:t>
      </w:r>
      <w:r w:rsidRPr="000A0D3C">
        <w:rPr>
          <w:rFonts w:ascii="Arial" w:hAnsi="Arial" w:cs="Arial"/>
          <w:b/>
          <w:bCs/>
          <w:i/>
          <w:iCs/>
          <w:color w:val="222222"/>
          <w:sz w:val="20"/>
          <w:szCs w:val="20"/>
        </w:rPr>
        <w:t xml:space="preserve"> </w:t>
      </w:r>
      <w:r w:rsidRPr="000A0D3C">
        <w:rPr>
          <w:rFonts w:ascii="Arial" w:hAnsi="Arial" w:cs="Arial"/>
          <w:color w:val="222222"/>
          <w:sz w:val="20"/>
          <w:szCs w:val="20"/>
        </w:rPr>
        <w:t>instruction</w:t>
      </w:r>
      <w:r w:rsidRPr="000A0D3C">
        <w:rPr>
          <w:rFonts w:ascii="Arial" w:hAnsi="Arial" w:cs="Arial"/>
          <w:b/>
          <w:bCs/>
          <w:i/>
          <w:iCs/>
          <w:color w:val="222222"/>
          <w:sz w:val="20"/>
          <w:szCs w:val="20"/>
        </w:rPr>
        <w:t xml:space="preserve">. </w:t>
      </w:r>
      <w:r w:rsidRPr="000A0D3C">
        <w:rPr>
          <w:rFonts w:ascii="Arial" w:hAnsi="Arial" w:cs="Arial"/>
          <w:color w:val="222222"/>
          <w:sz w:val="20"/>
          <w:szCs w:val="20"/>
        </w:rPr>
        <w:t xml:space="preserve">A </w:t>
      </w:r>
      <w:r w:rsidRPr="000A0D3C">
        <w:rPr>
          <w:rFonts w:ascii="Arial" w:hAnsi="Arial" w:cs="Arial"/>
          <w:sz w:val="20"/>
          <w:szCs w:val="20"/>
        </w:rPr>
        <w:t xml:space="preserve">3 ml preparation was </w:t>
      </w:r>
      <w:proofErr w:type="gramStart"/>
      <w:r w:rsidRPr="000A0D3C">
        <w:rPr>
          <w:rFonts w:ascii="Arial" w:hAnsi="Arial" w:cs="Arial"/>
          <w:sz w:val="20"/>
          <w:szCs w:val="20"/>
        </w:rPr>
        <w:t>achieved  by</w:t>
      </w:r>
      <w:proofErr w:type="gramEnd"/>
      <w:r w:rsidRPr="000A0D3C">
        <w:rPr>
          <w:rFonts w:ascii="Arial" w:hAnsi="Arial" w:cs="Arial"/>
          <w:sz w:val="20"/>
          <w:szCs w:val="20"/>
        </w:rPr>
        <w:t xml:space="preserve"> adding </w:t>
      </w:r>
      <w:r w:rsidRPr="000A0D3C">
        <w:rPr>
          <w:rFonts w:ascii="Arial" w:hAnsi="Arial" w:cs="Arial"/>
          <w:bCs/>
          <w:sz w:val="20"/>
          <w:szCs w:val="20"/>
        </w:rPr>
        <w:t xml:space="preserve">2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Proteinase K to a</w:t>
      </w:r>
      <w:r w:rsidRPr="000A0D3C">
        <w:rPr>
          <w:rFonts w:ascii="Arial" w:hAnsi="Arial" w:cs="Arial"/>
          <w:bCs/>
          <w:color w:val="222222"/>
          <w:sz w:val="20"/>
          <w:szCs w:val="20"/>
        </w:rPr>
        <w:t xml:space="preserve"> </w:t>
      </w:r>
      <w:r w:rsidRPr="000A0D3C">
        <w:rPr>
          <w:rFonts w:ascii="Arial" w:hAnsi="Arial" w:cs="Arial"/>
          <w:bCs/>
          <w:sz w:val="20"/>
          <w:szCs w:val="20"/>
        </w:rPr>
        <w:t xml:space="preserve">clean 1.5 ml tube.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cultured cells were added to the tube containing proteinase K.</w:t>
      </w:r>
      <w:r w:rsidRPr="000A0D3C">
        <w:rPr>
          <w:rFonts w:ascii="Arial" w:hAnsi="Arial" w:cs="Arial"/>
          <w:bCs/>
          <w:color w:val="222222"/>
          <w:sz w:val="20"/>
          <w:szCs w:val="20"/>
        </w:rPr>
        <w:t xml:space="preserve"> The sample was made </w:t>
      </w:r>
      <w:r w:rsidRPr="000A0D3C">
        <w:rPr>
          <w:rFonts w:ascii="Arial" w:hAnsi="Arial" w:cs="Arial"/>
          <w:bCs/>
          <w:sz w:val="20"/>
          <w:szCs w:val="20"/>
        </w:rPr>
        <w:t>to the total volume 200</w:t>
      </w:r>
      <w:r w:rsidRPr="000A0D3C">
        <w:rPr>
          <w:rFonts w:ascii="Arial" w:hAnsi="Arial" w:cs="Arial"/>
          <w:bCs/>
          <w:color w:val="222222"/>
          <w:sz w:val="20"/>
          <w:szCs w:val="20"/>
        </w:rPr>
        <w:t xml:space="preserve">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by adding 13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PBS.</w:t>
      </w:r>
      <w:r w:rsidRPr="000A0D3C">
        <w:rPr>
          <w:rFonts w:ascii="Arial" w:hAnsi="Arial" w:cs="Arial"/>
          <w:bCs/>
          <w:color w:val="222222"/>
          <w:sz w:val="20"/>
          <w:szCs w:val="20"/>
        </w:rPr>
        <w:t xml:space="preserve"> </w:t>
      </w:r>
      <w:r w:rsidRPr="000A0D3C">
        <w:rPr>
          <w:rFonts w:ascii="Arial" w:hAnsi="Arial" w:cs="Arial"/>
          <w:bCs/>
          <w:sz w:val="20"/>
          <w:szCs w:val="20"/>
        </w:rPr>
        <w:t xml:space="preserve">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binding buffer was added to the sample and mix</w:t>
      </w:r>
      <w:r w:rsidRPr="000A0D3C">
        <w:rPr>
          <w:rFonts w:ascii="Arial" w:hAnsi="Arial" w:cs="Arial"/>
          <w:bCs/>
          <w:color w:val="222222"/>
          <w:sz w:val="20"/>
          <w:szCs w:val="20"/>
        </w:rPr>
        <w:t xml:space="preserve"> </w:t>
      </w:r>
      <w:r w:rsidRPr="000A0D3C">
        <w:rPr>
          <w:rFonts w:ascii="Arial" w:hAnsi="Arial" w:cs="Arial"/>
          <w:bCs/>
          <w:sz w:val="20"/>
          <w:szCs w:val="20"/>
        </w:rPr>
        <w:t>immediately by vortex mixer.</w:t>
      </w:r>
      <w:r w:rsidRPr="000A0D3C">
        <w:rPr>
          <w:rFonts w:ascii="Arial" w:hAnsi="Arial" w:cs="Arial"/>
          <w:bCs/>
          <w:color w:val="222222"/>
          <w:sz w:val="20"/>
          <w:szCs w:val="20"/>
        </w:rPr>
        <w:t xml:space="preserve"> </w:t>
      </w:r>
      <w:r w:rsidRPr="000A0D3C">
        <w:rPr>
          <w:rFonts w:ascii="Arial" w:hAnsi="Arial" w:cs="Arial"/>
          <w:bCs/>
          <w:sz w:val="20"/>
          <w:szCs w:val="20"/>
        </w:rPr>
        <w:t>The sample was completely resuspended to achieve maximum lysis</w:t>
      </w:r>
      <w:r w:rsidRPr="000A0D3C">
        <w:rPr>
          <w:rFonts w:ascii="Arial" w:hAnsi="Arial" w:cs="Arial"/>
          <w:bCs/>
          <w:color w:val="222222"/>
          <w:sz w:val="20"/>
          <w:szCs w:val="20"/>
        </w:rPr>
        <w:t xml:space="preserve"> </w:t>
      </w:r>
      <w:r w:rsidRPr="000A0D3C">
        <w:rPr>
          <w:rFonts w:ascii="Arial" w:hAnsi="Arial" w:cs="Arial"/>
          <w:bCs/>
          <w:sz w:val="20"/>
          <w:szCs w:val="20"/>
        </w:rPr>
        <w:t>efficiency and incubated at 60</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for 10 min.</w:t>
      </w:r>
      <w:r w:rsidRPr="000A0D3C">
        <w:rPr>
          <w:rFonts w:ascii="Arial" w:hAnsi="Arial" w:cs="Arial"/>
          <w:bCs/>
          <w:color w:val="222222"/>
          <w:sz w:val="20"/>
          <w:szCs w:val="20"/>
        </w:rPr>
        <w:t xml:space="preserve"> </w:t>
      </w:r>
      <w:r w:rsidRPr="000A0D3C">
        <w:rPr>
          <w:rFonts w:ascii="Arial" w:hAnsi="Arial" w:cs="Arial"/>
          <w:bCs/>
          <w:sz w:val="20"/>
          <w:szCs w:val="20"/>
        </w:rPr>
        <w:t xml:space="preserve">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Isopropanol was added and mixed well by pipetting. Briefly, they were spin down to get the drops clinging under the lid. Carefully, the lysate was transferred into the upper reservoir of</w:t>
      </w:r>
      <w:r w:rsidRPr="000A0D3C">
        <w:rPr>
          <w:rFonts w:ascii="Arial" w:hAnsi="Arial" w:cs="Arial"/>
          <w:bCs/>
          <w:color w:val="222222"/>
          <w:sz w:val="20"/>
          <w:szCs w:val="20"/>
        </w:rPr>
        <w:t xml:space="preserve"> </w:t>
      </w:r>
      <w:r w:rsidRPr="000A0D3C">
        <w:rPr>
          <w:rFonts w:ascii="Arial" w:hAnsi="Arial" w:cs="Arial"/>
          <w:bCs/>
          <w:sz w:val="20"/>
          <w:szCs w:val="20"/>
        </w:rPr>
        <w:t xml:space="preserve">the Binding column tube (a 2 ml tube was </w:t>
      </w:r>
      <w:proofErr w:type="spellStart"/>
      <w:r w:rsidRPr="000A0D3C">
        <w:rPr>
          <w:rFonts w:ascii="Arial" w:hAnsi="Arial" w:cs="Arial"/>
          <w:bCs/>
          <w:sz w:val="20"/>
          <w:szCs w:val="20"/>
        </w:rPr>
        <w:t>fited</w:t>
      </w:r>
      <w:proofErr w:type="spellEnd"/>
      <w:r w:rsidRPr="000A0D3C">
        <w:rPr>
          <w:rFonts w:ascii="Arial" w:hAnsi="Arial" w:cs="Arial"/>
          <w:bCs/>
          <w:sz w:val="20"/>
          <w:szCs w:val="20"/>
        </w:rPr>
        <w:t xml:space="preserve"> in). The tube was covered and centrifuged at 8,000 rpm for 1 min. Each binding column tube was closed to avoid aerosol formation during centrifugation. The lysate was centrifuged again at a higher speed (&gt;10,000 rpm) until the binding column tube is empty. The tube was opened and transferred to the Binding column tube to a new 2 ml tube for filtration (supplied).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1 (W1) was added without wetting the rim, the tube was closed, and centrifuged at 8,000 rpm for 1min.</w:t>
      </w:r>
    </w:p>
    <w:p w14:paraId="6163D843" w14:textId="1F0F6E10" w:rsidR="000A0D3C" w:rsidRPr="000A0D3C" w:rsidRDefault="000A0D3C" w:rsidP="000A0D3C">
      <w:pPr>
        <w:spacing w:line="240" w:lineRule="auto"/>
        <w:jc w:val="both"/>
        <w:rPr>
          <w:rFonts w:ascii="Arial" w:hAnsi="Arial" w:cs="Arial"/>
          <w:bCs/>
          <w:color w:val="222222"/>
          <w:sz w:val="20"/>
          <w:szCs w:val="20"/>
        </w:rPr>
      </w:pPr>
      <w:r w:rsidRPr="000A0D3C">
        <w:rPr>
          <w:rFonts w:ascii="Arial" w:hAnsi="Arial" w:cs="Arial"/>
          <w:bCs/>
          <w:sz w:val="20"/>
          <w:szCs w:val="20"/>
        </w:rPr>
        <w:t xml:space="preserve">The tube was opened and poured into the solution from the 2 ml tube into a disposal bottle. Carefully,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2 (W2) was added without wetting the rim, the tube was closed, and centrifuged at 8,000 rpm for 1 min. Centrifugation was repeated at </w:t>
      </w:r>
      <w:r w:rsidRPr="000A0D3C">
        <w:rPr>
          <w:rFonts w:ascii="Arial" w:hAnsi="Arial" w:cs="Arial"/>
          <w:bCs/>
          <w:i/>
          <w:iCs/>
          <w:sz w:val="20"/>
          <w:szCs w:val="20"/>
        </w:rPr>
        <w:t xml:space="preserve">ca. </w:t>
      </w:r>
      <w:r w:rsidRPr="000A0D3C">
        <w:rPr>
          <w:rFonts w:ascii="Arial" w:hAnsi="Arial" w:cs="Arial"/>
          <w:bCs/>
          <w:sz w:val="20"/>
          <w:szCs w:val="20"/>
        </w:rPr>
        <w:t xml:space="preserve">12,000 rpm for 1 min to completely remove ethanol. The binding column tube to a new 1.5 ml tube for elution (supplied) was transferred,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was added onto binding column tube for 1 min at RT (15~25</w:t>
      </w:r>
      <w:r w:rsidRPr="000A0D3C">
        <w:rPr>
          <w:rFonts w:ascii="Cambria Math" w:eastAsia="Batang" w:hAnsi="Cambria Math" w:cs="Cambria Math"/>
          <w:bCs/>
          <w:sz w:val="20"/>
          <w:szCs w:val="20"/>
        </w:rPr>
        <w:t>℃</w:t>
      </w:r>
      <w:r w:rsidRPr="000A0D3C">
        <w:rPr>
          <w:rFonts w:ascii="Arial" w:hAnsi="Arial" w:cs="Arial"/>
          <w:bCs/>
          <w:sz w:val="20"/>
          <w:szCs w:val="20"/>
        </w:rPr>
        <w:t xml:space="preserve">) until the elution buffer is completely absorbed into the glass fiber of binding column tube. The volume of elution buffer added was adjusted from 5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o 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he elute was centrifuged at 8,000 rpm for 1 min. About 18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ent obtained when using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The sample was eluted twice and used after concentration process. The eluted genomic DNA was used directly, and the remaining was stored at 4</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 xml:space="preserve">for later analysi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ehY7bEOM","properties":{"formattedCitation":"(Adesoji et al., 2016)","plainCitation":"(Adesoji et al., 2016)","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w:t>
      </w:r>
      <w:r w:rsidRPr="000A0D3C">
        <w:rPr>
          <w:rFonts w:ascii="Arial" w:hAnsi="Arial" w:cs="Arial"/>
          <w:sz w:val="20"/>
          <w:szCs w:val="20"/>
        </w:rPr>
        <w:fldChar w:fldCharType="end"/>
      </w:r>
      <w:r w:rsidRPr="000A0D3C">
        <w:rPr>
          <w:rFonts w:ascii="Arial" w:hAnsi="Arial" w:cs="Arial"/>
          <w:sz w:val="20"/>
          <w:szCs w:val="20"/>
        </w:rPr>
        <w:t>.</w:t>
      </w:r>
    </w:p>
    <w:p w14:paraId="4E6C74E8" w14:textId="68B11953"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2 PCR </w:t>
      </w:r>
      <w:r>
        <w:rPr>
          <w:rFonts w:ascii="Arial" w:hAnsi="Arial" w:cs="Arial"/>
          <w:b/>
          <w:bCs/>
          <w:i/>
          <w:iCs/>
          <w:sz w:val="20"/>
          <w:szCs w:val="20"/>
        </w:rPr>
        <w:t>a</w:t>
      </w:r>
      <w:r w:rsidRPr="000A0D3C">
        <w:rPr>
          <w:rFonts w:ascii="Arial" w:hAnsi="Arial" w:cs="Arial"/>
          <w:b/>
          <w:bCs/>
          <w:i/>
          <w:iCs/>
          <w:sz w:val="20"/>
          <w:szCs w:val="20"/>
        </w:rPr>
        <w:t xml:space="preserve">mplification of 16s rRNA </w:t>
      </w:r>
      <w:r>
        <w:rPr>
          <w:rFonts w:ascii="Arial" w:hAnsi="Arial" w:cs="Arial"/>
          <w:b/>
          <w:bCs/>
          <w:i/>
          <w:iCs/>
          <w:sz w:val="20"/>
          <w:szCs w:val="20"/>
        </w:rPr>
        <w:t>g</w:t>
      </w:r>
      <w:r w:rsidRPr="000A0D3C">
        <w:rPr>
          <w:rFonts w:ascii="Arial" w:hAnsi="Arial" w:cs="Arial"/>
          <w:b/>
          <w:bCs/>
          <w:i/>
          <w:iCs/>
          <w:sz w:val="20"/>
          <w:szCs w:val="20"/>
        </w:rPr>
        <w:t>enes</w:t>
      </w:r>
    </w:p>
    <w:p w14:paraId="31CDB7B5" w14:textId="720D9664"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By amplification of 16S rRNA, drug-resistant </w:t>
      </w:r>
      <w:r w:rsidRPr="000A0D3C">
        <w:rPr>
          <w:rFonts w:ascii="Arial" w:hAnsi="Arial" w:cs="Arial"/>
          <w:i/>
          <w:iCs/>
          <w:sz w:val="20"/>
          <w:szCs w:val="20"/>
        </w:rPr>
        <w:t>Shigella</w:t>
      </w:r>
      <w:r w:rsidRPr="000A0D3C">
        <w:rPr>
          <w:rFonts w:ascii="Arial" w:hAnsi="Arial" w:cs="Arial"/>
          <w:sz w:val="20"/>
          <w:szCs w:val="20"/>
        </w:rPr>
        <w:t xml:space="preserve"> isolates was detected using the methodology outlined b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875fj2SV","properties":{"formattedCitation":"(Adesoji et al., 2016; Iliyasu et al., 2020a)","plainCitation":"(Adesoji et al., 2016; Iliyasu et al., 2020a)","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id":"KjsKVfF1/KH0Kzz8I","uris":["http://www.mendeley.com/documents/?uuid=669ccb1d-e518-4902-bbf2-d77afae062d1"],"itemData":{"DOI":"10.4314/njb.v36i2.16","ISSN":"0189-1731","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μ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r Keywords: Multidrug resistance, sequencing, 16S rDNA, E. coli, Enterobacter cloacae, P. aeruginosa.","author":[{"dropping-particle":"","family":"Iliyasu","given":"M.Y.","non-dropping-particle":"","parse-names":false,"suffix":""},{"dropping-particle":"","family":"Bamanga","given":"R.A.","non-dropping-particle":"","parse-names":false,"suffix":""},{"dropping-particle":"","family":"Umar","given":"A.F.","non-dropping-particle":"","parse-names":false,"suffix":""},{"dropping-particle":"","family":"Agbo","given":"E.B.","non-dropping-particle":"","parse-names":false,"suffix":""},{"dropping-particle":"","family":"Uba","given":"A.","non-dropping-particle":"","parse-names":false,"suffix":""}],"container-title":"Nigerian Journal of Biotechnology","id":"ITEM-2","issue":"2","issued":{"date-parts":[["2020"]]},"page":"158-166","title":"16S rDNA Sequencing analysis in identification of some multidrug resistant (MDR) bacterial isolates from clinical specimens","type":"article-journal","volume":"3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 Iliyasu et al., 2020a)</w:t>
      </w:r>
      <w:r w:rsidRPr="000A0D3C">
        <w:rPr>
          <w:rFonts w:ascii="Arial" w:hAnsi="Arial" w:cs="Arial"/>
          <w:sz w:val="20"/>
          <w:szCs w:val="20"/>
        </w:rPr>
        <w:fldChar w:fldCharType="end"/>
      </w:r>
      <w:r w:rsidRPr="000A0D3C">
        <w:rPr>
          <w:rFonts w:ascii="Arial" w:hAnsi="Arial" w:cs="Arial"/>
          <w:sz w:val="20"/>
          <w:szCs w:val="20"/>
        </w:rPr>
        <w:t xml:space="preserve">. The PCR amount was 50 µl in total, with 25 µl of 2x </w:t>
      </w:r>
      <w:proofErr w:type="spellStart"/>
      <w:r w:rsidRPr="000A0D3C">
        <w:rPr>
          <w:rFonts w:ascii="Arial" w:hAnsi="Arial" w:cs="Arial"/>
          <w:sz w:val="20"/>
          <w:szCs w:val="20"/>
        </w:rPr>
        <w:t>easytaq</w:t>
      </w:r>
      <w:proofErr w:type="spellEnd"/>
      <w:r w:rsidRPr="000A0D3C">
        <w:rPr>
          <w:rFonts w:ascii="Arial" w:hAnsi="Arial" w:cs="Arial"/>
          <w:sz w:val="20"/>
          <w:szCs w:val="20"/>
        </w:rPr>
        <w:t xml:space="preserve"> PCR Super </w:t>
      </w:r>
      <w:proofErr w:type="gramStart"/>
      <w:r w:rsidRPr="000A0D3C">
        <w:rPr>
          <w:rFonts w:ascii="Arial" w:hAnsi="Arial" w:cs="Arial"/>
          <w:sz w:val="20"/>
          <w:szCs w:val="20"/>
        </w:rPr>
        <w:t>Mix  /</w:t>
      </w:r>
      <w:proofErr w:type="gramEnd"/>
      <w:r w:rsidRPr="000A0D3C">
        <w:rPr>
          <w:rFonts w:ascii="Arial" w:hAnsi="Arial" w:cs="Arial"/>
          <w:sz w:val="20"/>
          <w:szCs w:val="20"/>
        </w:rPr>
        <w:t xml:space="preserve">My </w:t>
      </w:r>
      <w:proofErr w:type="spellStart"/>
      <w:r w:rsidRPr="000A0D3C">
        <w:rPr>
          <w:rFonts w:ascii="Arial" w:hAnsi="Arial" w:cs="Arial"/>
          <w:sz w:val="20"/>
          <w:szCs w:val="20"/>
        </w:rPr>
        <w:t>Taq</w:t>
      </w:r>
      <w:proofErr w:type="spellEnd"/>
      <w:r w:rsidRPr="000A0D3C">
        <w:rPr>
          <w:rFonts w:ascii="Arial" w:hAnsi="Arial" w:cs="Arial"/>
          <w:sz w:val="20"/>
          <w:szCs w:val="20"/>
        </w:rPr>
        <w:t xml:space="preserve"> polymerase, 23 µl of double-distilled water, and 1 µl of each 16S 8F (GGACTACAGGGTATCTAAT) and 16S-517R (AGAGTTTGATCCTGG) primers,</w:t>
      </w:r>
      <w:r w:rsidRPr="000A0D3C">
        <w:rPr>
          <w:rFonts w:ascii="Arial" w:hAnsi="Arial" w:cs="Arial"/>
          <w:color w:val="FF0000"/>
          <w:sz w:val="20"/>
          <w:szCs w:val="20"/>
        </w:rPr>
        <w:t xml:space="preserve"> </w:t>
      </w:r>
      <w:r w:rsidRPr="000A0D3C">
        <w:rPr>
          <w:rFonts w:ascii="Arial" w:hAnsi="Arial" w:cs="Arial"/>
          <w:sz w:val="20"/>
          <w:szCs w:val="20"/>
        </w:rPr>
        <w:t>one microliter each for forward and reverse.</w:t>
      </w:r>
    </w:p>
    <w:p w14:paraId="3C0D62E9"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The G-Storm thermocycler, model number GS 00001 (</w:t>
      </w:r>
      <w:proofErr w:type="spellStart"/>
      <w:r w:rsidRPr="000A0D3C">
        <w:rPr>
          <w:rFonts w:ascii="Arial" w:hAnsi="Arial" w:cs="Arial"/>
          <w:sz w:val="20"/>
          <w:szCs w:val="20"/>
        </w:rPr>
        <w:t>ThermoFisher</w:t>
      </w:r>
      <w:proofErr w:type="spellEnd"/>
      <w:r w:rsidRPr="000A0D3C">
        <w:rPr>
          <w:rFonts w:ascii="Arial" w:hAnsi="Arial" w:cs="Arial"/>
          <w:sz w:val="20"/>
          <w:szCs w:val="20"/>
        </w:rPr>
        <w:t xml:space="preserve"> Scientific, UK), was used to conduct the PCR. The subsequent PCR reaction conditions were: First, there was five minutes of 94°C denaturation, one minute of 94</w:t>
      </w:r>
      <w:r w:rsidRPr="000A0D3C">
        <w:rPr>
          <w:rFonts w:ascii="Arial" w:hAnsi="Arial" w:cs="Arial"/>
          <w:sz w:val="20"/>
          <w:szCs w:val="20"/>
          <w:vertAlign w:val="superscript"/>
        </w:rPr>
        <w:t>0</w:t>
      </w:r>
      <w:r w:rsidRPr="000A0D3C">
        <w:rPr>
          <w:rFonts w:ascii="Arial" w:hAnsi="Arial" w:cs="Arial"/>
          <w:sz w:val="20"/>
          <w:szCs w:val="20"/>
        </w:rPr>
        <w:t xml:space="preserve">, followed by denaturation (94°C for 1 minute), annealing (52°C for 1 minute), and extension 25 cycles (72°C for one minute), with the last extension lasting five minutes at 72°C. To measure the size of the PCR product, a molecular marker 1 kb DNA </w:t>
      </w:r>
      <w:proofErr w:type="spellStart"/>
      <w:r w:rsidRPr="000A0D3C">
        <w:rPr>
          <w:rFonts w:ascii="Arial" w:hAnsi="Arial" w:cs="Arial"/>
          <w:sz w:val="20"/>
          <w:szCs w:val="20"/>
        </w:rPr>
        <w:t>Hyperladder</w:t>
      </w:r>
      <w:proofErr w:type="spellEnd"/>
      <w:r w:rsidRPr="000A0D3C">
        <w:rPr>
          <w:rFonts w:ascii="Arial" w:hAnsi="Arial" w:cs="Arial"/>
          <w:sz w:val="20"/>
          <w:szCs w:val="20"/>
        </w:rPr>
        <w:t xml:space="preserve"> (</w:t>
      </w:r>
      <w:proofErr w:type="spellStart"/>
      <w:r w:rsidRPr="000A0D3C">
        <w:rPr>
          <w:rFonts w:ascii="Arial" w:hAnsi="Arial" w:cs="Arial"/>
          <w:sz w:val="20"/>
          <w:szCs w:val="20"/>
        </w:rPr>
        <w:t>Bioline</w:t>
      </w:r>
      <w:proofErr w:type="spellEnd"/>
      <w:r w:rsidRPr="000A0D3C">
        <w:rPr>
          <w:rFonts w:ascii="Arial" w:hAnsi="Arial" w:cs="Arial"/>
          <w:sz w:val="20"/>
          <w:szCs w:val="20"/>
        </w:rPr>
        <w:t xml:space="preserve">, UK) will be utilized. The products underwent 1.5% agarose gel electrophoresis for separation, gel red staining, and digital UV transillumination image capturing utilizing </w:t>
      </w:r>
      <w:proofErr w:type="gramStart"/>
      <w:r w:rsidRPr="000A0D3C">
        <w:rPr>
          <w:rFonts w:ascii="Arial" w:hAnsi="Arial" w:cs="Arial"/>
          <w:sz w:val="20"/>
          <w:szCs w:val="20"/>
        </w:rPr>
        <w:t>G:Box</w:t>
      </w:r>
      <w:proofErr w:type="gramEnd"/>
      <w:r w:rsidRPr="000A0D3C">
        <w:rPr>
          <w:rFonts w:ascii="Arial" w:hAnsi="Arial" w:cs="Arial"/>
          <w:sz w:val="20"/>
          <w:szCs w:val="20"/>
        </w:rPr>
        <w:t xml:space="preserve"> Chemi-XX6 (</w:t>
      </w:r>
      <w:proofErr w:type="spellStart"/>
      <w:r w:rsidRPr="000A0D3C">
        <w:rPr>
          <w:rFonts w:ascii="Arial" w:hAnsi="Arial" w:cs="Arial"/>
          <w:sz w:val="20"/>
          <w:szCs w:val="20"/>
        </w:rPr>
        <w:t>Syngene</w:t>
      </w:r>
      <w:proofErr w:type="spellEnd"/>
      <w:r w:rsidRPr="000A0D3C">
        <w:rPr>
          <w:rFonts w:ascii="Arial" w:hAnsi="Arial" w:cs="Arial"/>
          <w:sz w:val="20"/>
          <w:szCs w:val="20"/>
        </w:rPr>
        <w:t>, UK).</w:t>
      </w:r>
    </w:p>
    <w:p w14:paraId="68985B69" w14:textId="77777777" w:rsidR="000A0D3C" w:rsidRPr="000A0D3C" w:rsidRDefault="000A0D3C" w:rsidP="000A0D3C">
      <w:pPr>
        <w:spacing w:after="0" w:line="240" w:lineRule="auto"/>
        <w:ind w:firstLine="720"/>
        <w:jc w:val="both"/>
        <w:rPr>
          <w:rFonts w:ascii="Arial" w:hAnsi="Arial" w:cs="Arial"/>
          <w:sz w:val="20"/>
          <w:szCs w:val="20"/>
        </w:rPr>
      </w:pPr>
    </w:p>
    <w:p w14:paraId="37F7B206" w14:textId="23FE6A82"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3 Agarose </w:t>
      </w:r>
      <w:r>
        <w:rPr>
          <w:rFonts w:ascii="Arial" w:hAnsi="Arial" w:cs="Arial"/>
          <w:b/>
          <w:i/>
          <w:iCs/>
          <w:sz w:val="20"/>
          <w:szCs w:val="20"/>
        </w:rPr>
        <w:t>g</w:t>
      </w:r>
      <w:r w:rsidRPr="000A0D3C">
        <w:rPr>
          <w:rFonts w:ascii="Arial" w:hAnsi="Arial" w:cs="Arial"/>
          <w:b/>
          <w:i/>
          <w:iCs/>
          <w:sz w:val="20"/>
          <w:szCs w:val="20"/>
        </w:rPr>
        <w:t xml:space="preserve">el </w:t>
      </w:r>
      <w:r>
        <w:rPr>
          <w:rFonts w:ascii="Arial" w:hAnsi="Arial" w:cs="Arial"/>
          <w:b/>
          <w:i/>
          <w:iCs/>
          <w:sz w:val="20"/>
          <w:szCs w:val="20"/>
        </w:rPr>
        <w:t>e</w:t>
      </w:r>
      <w:r w:rsidRPr="000A0D3C">
        <w:rPr>
          <w:rFonts w:ascii="Arial" w:hAnsi="Arial" w:cs="Arial"/>
          <w:b/>
          <w:i/>
          <w:iCs/>
          <w:sz w:val="20"/>
          <w:szCs w:val="20"/>
        </w:rPr>
        <w:t>lectrophoresis</w:t>
      </w:r>
    </w:p>
    <w:p w14:paraId="347552B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Commercially available agarose (TAE) was used.  3g of agarose was obtained, the solution was heated in a microwave until agarose </w:t>
      </w:r>
      <w:r w:rsidRPr="000A0D3C">
        <w:rPr>
          <w:rFonts w:ascii="Arial" w:hAnsi="Arial" w:cs="Arial"/>
          <w:sz w:val="20"/>
          <w:szCs w:val="20"/>
        </w:rPr>
        <w:tab/>
        <w:t>was completely dissolved. It was allowed to cool in a water bath at 50</w:t>
      </w:r>
      <w:r w:rsidRPr="000A0D3C">
        <w:rPr>
          <w:rFonts w:ascii="Arial" w:hAnsi="Arial" w:cs="Arial"/>
          <w:sz w:val="20"/>
          <w:szCs w:val="20"/>
          <w:vertAlign w:val="superscript"/>
        </w:rPr>
        <w:t>0</w:t>
      </w:r>
      <w:r w:rsidRPr="000A0D3C">
        <w:rPr>
          <w:rFonts w:ascii="Arial" w:hAnsi="Arial" w:cs="Arial"/>
          <w:sz w:val="20"/>
          <w:szCs w:val="20"/>
        </w:rPr>
        <w:t xml:space="preserve">C – </w:t>
      </w:r>
      <w:r w:rsidRPr="000A0D3C">
        <w:rPr>
          <w:rFonts w:ascii="Arial" w:hAnsi="Arial" w:cs="Arial"/>
          <w:sz w:val="20"/>
          <w:szCs w:val="20"/>
        </w:rPr>
        <w:lastRenderedPageBreak/>
        <w:t>55</w:t>
      </w:r>
      <w:r w:rsidRPr="000A0D3C">
        <w:rPr>
          <w:rFonts w:ascii="Arial" w:hAnsi="Arial" w:cs="Arial"/>
          <w:sz w:val="20"/>
          <w:szCs w:val="20"/>
          <w:vertAlign w:val="superscript"/>
        </w:rPr>
        <w:t>0</w:t>
      </w:r>
      <w:r w:rsidRPr="000A0D3C">
        <w:rPr>
          <w:rFonts w:ascii="Arial" w:hAnsi="Arial" w:cs="Arial"/>
          <w:sz w:val="20"/>
          <w:szCs w:val="20"/>
        </w:rPr>
        <w:t>C. The gel casting tray was prepared by sealing ends of gel chamber with tape. Appropriate number of combs were placed in gel tray. 5ul of ethidium bromide added, the mixture was allowed to cool and before pouring into the gel tray. It was allowed to cool and solidify for 23 min at room temperature. The comb(s) were removed, placed in electrophoresis chamber and covered with buffer (TAE).</w:t>
      </w:r>
    </w:p>
    <w:p w14:paraId="13F31BB6"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DNA mixture and standards (Ladder) were loaded onto the gel, electrophoresed at 5Voltage/Centimeter for 1hour and the DNA bands visualized using UV lightbox (gel imaging system, </w:t>
      </w:r>
      <w:proofErr w:type="spellStart"/>
      <w:r w:rsidRPr="000A0D3C">
        <w:rPr>
          <w:rFonts w:ascii="Arial" w:hAnsi="Arial" w:cs="Arial"/>
          <w:sz w:val="20"/>
          <w:szCs w:val="20"/>
        </w:rPr>
        <w:t>Biorad</w:t>
      </w:r>
      <w:proofErr w:type="spellEnd"/>
      <w:r w:rsidRPr="000A0D3C">
        <w:rPr>
          <w:rFonts w:ascii="Arial" w:hAnsi="Arial" w:cs="Arial"/>
          <w:sz w:val="20"/>
          <w:szCs w:val="20"/>
        </w:rPr>
        <w:t>).</w:t>
      </w:r>
    </w:p>
    <w:p w14:paraId="707AD7CD" w14:textId="6C339E1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4 Purification of 16S rDNA fragment and </w:t>
      </w:r>
      <w:r>
        <w:rPr>
          <w:rFonts w:ascii="Arial" w:hAnsi="Arial" w:cs="Arial"/>
          <w:b/>
          <w:bCs/>
          <w:i/>
          <w:iCs/>
          <w:sz w:val="20"/>
          <w:szCs w:val="20"/>
        </w:rPr>
        <w:t>s</w:t>
      </w:r>
      <w:r w:rsidRPr="000A0D3C">
        <w:rPr>
          <w:rFonts w:ascii="Arial" w:hAnsi="Arial" w:cs="Arial"/>
          <w:b/>
          <w:bCs/>
          <w:i/>
          <w:iCs/>
          <w:sz w:val="20"/>
          <w:szCs w:val="20"/>
        </w:rPr>
        <w:t>equencing</w:t>
      </w:r>
    </w:p>
    <w:p w14:paraId="33B5C6A3"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Sequencing reaction were prepared in a 2.0ml tube. All reagents were kept on ice while preparing the sequencing reactions and they were added as followed: 9.5ul of dH</w:t>
      </w:r>
      <w:r w:rsidRPr="000A0D3C">
        <w:rPr>
          <w:rFonts w:ascii="Arial" w:hAnsi="Arial" w:cs="Arial"/>
          <w:sz w:val="20"/>
          <w:szCs w:val="20"/>
          <w:vertAlign w:val="subscript"/>
        </w:rPr>
        <w:t>2</w:t>
      </w:r>
      <w:r w:rsidRPr="000A0D3C">
        <w:rPr>
          <w:rFonts w:ascii="Arial" w:hAnsi="Arial" w:cs="Arial"/>
          <w:sz w:val="20"/>
          <w:szCs w:val="20"/>
        </w:rPr>
        <w:t xml:space="preserve">O, 10.0ul of DNA template, 2.0ul of primers and 8.0ul of </w:t>
      </w:r>
      <w:proofErr w:type="spellStart"/>
      <w:r w:rsidRPr="000A0D3C">
        <w:rPr>
          <w:rFonts w:ascii="Arial" w:hAnsi="Arial" w:cs="Arial"/>
          <w:sz w:val="20"/>
          <w:szCs w:val="20"/>
        </w:rPr>
        <w:t>Bigdye</w:t>
      </w:r>
      <w:proofErr w:type="spellEnd"/>
      <w:r w:rsidRPr="000A0D3C">
        <w:rPr>
          <w:rFonts w:ascii="Arial" w:hAnsi="Arial" w:cs="Arial"/>
          <w:sz w:val="20"/>
          <w:szCs w:val="20"/>
        </w:rPr>
        <w:t xml:space="preserve"> master mix. The set-up were sequenced using the following PCR conditions: Denaturation at 96</w:t>
      </w:r>
      <w:r w:rsidRPr="000A0D3C">
        <w:rPr>
          <w:rFonts w:ascii="Arial" w:hAnsi="Arial" w:cs="Arial"/>
          <w:sz w:val="20"/>
          <w:szCs w:val="20"/>
          <w:vertAlign w:val="superscript"/>
        </w:rPr>
        <w:t>0</w:t>
      </w:r>
      <w:r w:rsidRPr="000A0D3C">
        <w:rPr>
          <w:rFonts w:ascii="Arial" w:hAnsi="Arial" w:cs="Arial"/>
          <w:sz w:val="20"/>
          <w:szCs w:val="20"/>
        </w:rPr>
        <w:t>C for 20sec, 30 cycles of annealing at 50</w:t>
      </w:r>
      <w:r w:rsidRPr="000A0D3C">
        <w:rPr>
          <w:rFonts w:ascii="Arial" w:hAnsi="Arial" w:cs="Arial"/>
          <w:sz w:val="20"/>
          <w:szCs w:val="20"/>
          <w:vertAlign w:val="superscript"/>
        </w:rPr>
        <w:t>0</w:t>
      </w:r>
      <w:proofErr w:type="gramStart"/>
      <w:r w:rsidRPr="000A0D3C">
        <w:rPr>
          <w:rFonts w:ascii="Arial" w:hAnsi="Arial" w:cs="Arial"/>
          <w:sz w:val="20"/>
          <w:szCs w:val="20"/>
        </w:rPr>
        <w:t>C  for</w:t>
      </w:r>
      <w:proofErr w:type="gramEnd"/>
      <w:r w:rsidRPr="000A0D3C">
        <w:rPr>
          <w:rFonts w:ascii="Arial" w:hAnsi="Arial" w:cs="Arial"/>
          <w:sz w:val="20"/>
          <w:szCs w:val="20"/>
        </w:rPr>
        <w:t xml:space="preserve"> 20sec and extension at 60</w:t>
      </w:r>
      <w:r w:rsidRPr="000A0D3C">
        <w:rPr>
          <w:rFonts w:ascii="Arial" w:hAnsi="Arial" w:cs="Arial"/>
          <w:sz w:val="20"/>
          <w:szCs w:val="20"/>
          <w:vertAlign w:val="superscript"/>
        </w:rPr>
        <w:t>0</w:t>
      </w:r>
      <w:r w:rsidRPr="000A0D3C">
        <w:rPr>
          <w:rFonts w:ascii="Arial" w:hAnsi="Arial" w:cs="Arial"/>
          <w:sz w:val="20"/>
          <w:szCs w:val="20"/>
        </w:rPr>
        <w:t>C for 4min.</w:t>
      </w:r>
    </w:p>
    <w:p w14:paraId="5F923C18" w14:textId="77777777"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2.7.5 Ethanol precipitation</w:t>
      </w:r>
    </w:p>
    <w:p w14:paraId="08185F9B" w14:textId="77777777" w:rsidR="000A0D3C" w:rsidRPr="000A0D3C" w:rsidRDefault="000A0D3C" w:rsidP="000A0D3C">
      <w:pPr>
        <w:spacing w:after="200" w:line="240" w:lineRule="auto"/>
        <w:jc w:val="both"/>
        <w:rPr>
          <w:rFonts w:ascii="Arial" w:hAnsi="Arial" w:cs="Arial"/>
          <w:sz w:val="20"/>
          <w:szCs w:val="20"/>
        </w:rPr>
      </w:pPr>
      <w:r w:rsidRPr="000A0D3C">
        <w:rPr>
          <w:rFonts w:ascii="Arial" w:hAnsi="Arial" w:cs="Arial"/>
          <w:sz w:val="20"/>
          <w:szCs w:val="20"/>
        </w:rPr>
        <w:t>Sterile 0.5ml tube for each sample was prepared and labeled accordingly (1-5). Glycogen mixture was prepared per each sequencing reaction; 2ul of 3M Sodium acetate, 2ul of 100mM Na</w:t>
      </w:r>
      <w:r w:rsidRPr="000A0D3C">
        <w:rPr>
          <w:rFonts w:ascii="Arial" w:hAnsi="Arial" w:cs="Arial"/>
          <w:sz w:val="20"/>
          <w:szCs w:val="20"/>
          <w:vertAlign w:val="subscript"/>
        </w:rPr>
        <w:t>2</w:t>
      </w:r>
      <w:r w:rsidRPr="000A0D3C">
        <w:rPr>
          <w:rFonts w:ascii="Arial" w:hAnsi="Arial" w:cs="Arial"/>
          <w:sz w:val="20"/>
          <w:szCs w:val="20"/>
        </w:rPr>
        <w:t>-EDTA and 1ul of 20mg/ml of glycogen (provided in the kit). To each of the labeled tubes, 5ul of the stop glycogen mixture was added. The sequencing reaction to each of the appropriately labeled tube were added and mixed thoroughly 60ul cold 95%(v/v) ethanol from -20 freezer added and mixed thoroughly. Immediately, centrifugation at 14,000rpm at 4</w:t>
      </w:r>
      <w:r w:rsidRPr="000A0D3C">
        <w:rPr>
          <w:rFonts w:ascii="Arial" w:hAnsi="Arial" w:cs="Arial"/>
          <w:sz w:val="20"/>
          <w:szCs w:val="20"/>
          <w:vertAlign w:val="superscript"/>
        </w:rPr>
        <w:t>0</w:t>
      </w:r>
      <w:r w:rsidRPr="000A0D3C">
        <w:rPr>
          <w:rFonts w:ascii="Arial" w:hAnsi="Arial" w:cs="Arial"/>
          <w:sz w:val="20"/>
          <w:szCs w:val="20"/>
        </w:rPr>
        <w:t>C for 15min was completed. The supernatant was carefully removed with a micropipette. The pellet was rinsed with 200ul 70%(v/v) ethanol from -20 freezer, centrifuge at 14,000rpm at 4</w:t>
      </w:r>
      <w:r w:rsidRPr="000A0D3C">
        <w:rPr>
          <w:rFonts w:ascii="Arial" w:hAnsi="Arial" w:cs="Arial"/>
          <w:sz w:val="20"/>
          <w:szCs w:val="20"/>
          <w:vertAlign w:val="superscript"/>
        </w:rPr>
        <w:t>0</w:t>
      </w:r>
      <w:r w:rsidRPr="000A0D3C">
        <w:rPr>
          <w:rFonts w:ascii="Arial" w:hAnsi="Arial" w:cs="Arial"/>
          <w:sz w:val="20"/>
          <w:szCs w:val="20"/>
        </w:rPr>
        <w:t>C for 2 minutes. Carefully, all the supernatant were removed with the aid of a micropipette. The resulting pellets were vacuum dried for 10min and resuspended in 40ul of the sample loading solution (provided in the kit).</w:t>
      </w:r>
    </w:p>
    <w:p w14:paraId="2A186C97" w14:textId="291D50FC"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6 16S rRNA </w:t>
      </w:r>
      <w:r>
        <w:rPr>
          <w:rFonts w:ascii="Arial" w:hAnsi="Arial" w:cs="Arial"/>
          <w:b/>
          <w:i/>
          <w:iCs/>
          <w:sz w:val="20"/>
          <w:szCs w:val="20"/>
        </w:rPr>
        <w:t>s</w:t>
      </w:r>
      <w:r w:rsidRPr="000A0D3C">
        <w:rPr>
          <w:rFonts w:ascii="Arial" w:hAnsi="Arial" w:cs="Arial"/>
          <w:b/>
          <w:i/>
          <w:iCs/>
          <w:sz w:val="20"/>
          <w:szCs w:val="20"/>
        </w:rPr>
        <w:t xml:space="preserve">equence </w:t>
      </w:r>
      <w:r>
        <w:rPr>
          <w:rFonts w:ascii="Arial" w:hAnsi="Arial" w:cs="Arial"/>
          <w:b/>
          <w:i/>
          <w:iCs/>
          <w:sz w:val="20"/>
          <w:szCs w:val="20"/>
        </w:rPr>
        <w:t>a</w:t>
      </w:r>
      <w:r w:rsidRPr="000A0D3C">
        <w:rPr>
          <w:rFonts w:ascii="Arial" w:hAnsi="Arial" w:cs="Arial"/>
          <w:b/>
          <w:i/>
          <w:iCs/>
          <w:sz w:val="20"/>
          <w:szCs w:val="20"/>
        </w:rPr>
        <w:t>nalysis</w:t>
      </w:r>
    </w:p>
    <w:p w14:paraId="060AA7F0" w14:textId="77777777" w:rsidR="000A0D3C" w:rsidRPr="000A0D3C" w:rsidRDefault="000A0D3C" w:rsidP="000A0D3C">
      <w:pPr>
        <w:spacing w:line="240" w:lineRule="auto"/>
        <w:jc w:val="both"/>
        <w:rPr>
          <w:rFonts w:ascii="Arial" w:hAnsi="Arial" w:cs="Arial"/>
          <w:b/>
          <w:sz w:val="20"/>
          <w:szCs w:val="20"/>
        </w:rPr>
      </w:pPr>
      <w:r w:rsidRPr="000A0D3C">
        <w:rPr>
          <w:rFonts w:ascii="Arial" w:hAnsi="Arial" w:cs="Arial"/>
          <w:sz w:val="20"/>
          <w:szCs w:val="20"/>
        </w:rPr>
        <w:t xml:space="preserve">The resuspended samples were transferred to the appropriate wells of the sample plate, each of the resuspended samples were </w:t>
      </w:r>
      <w:proofErr w:type="spellStart"/>
      <w:r w:rsidRPr="000A0D3C">
        <w:rPr>
          <w:rFonts w:ascii="Arial" w:hAnsi="Arial" w:cs="Arial"/>
          <w:sz w:val="20"/>
          <w:szCs w:val="20"/>
        </w:rPr>
        <w:t>overlayed</w:t>
      </w:r>
      <w:proofErr w:type="spellEnd"/>
      <w:r w:rsidRPr="000A0D3C">
        <w:rPr>
          <w:rFonts w:ascii="Arial" w:hAnsi="Arial" w:cs="Arial"/>
          <w:sz w:val="20"/>
          <w:szCs w:val="20"/>
        </w:rPr>
        <w:t xml:space="preserve"> with one drop of mineral oil from the kit, loaded into the instrument</w:t>
      </w:r>
      <w:r w:rsidRPr="000A0D3C">
        <w:rPr>
          <w:rFonts w:ascii="Arial" w:hAnsi="Arial" w:cs="Arial"/>
          <w:b/>
          <w:sz w:val="20"/>
          <w:szCs w:val="20"/>
        </w:rPr>
        <w:t xml:space="preserve"> </w:t>
      </w:r>
      <w:r w:rsidRPr="000A0D3C">
        <w:rPr>
          <w:rFonts w:ascii="Arial" w:hAnsi="Arial" w:cs="Arial"/>
          <w:sz w:val="20"/>
          <w:szCs w:val="20"/>
        </w:rPr>
        <w:t>(ABI 3100)</w:t>
      </w:r>
      <w:r w:rsidRPr="000A0D3C">
        <w:rPr>
          <w:rFonts w:ascii="Arial" w:hAnsi="Arial" w:cs="Arial"/>
          <w:b/>
          <w:bCs/>
          <w:i/>
          <w:iCs/>
          <w:sz w:val="20"/>
          <w:szCs w:val="20"/>
        </w:rPr>
        <w:t xml:space="preserve"> </w:t>
      </w:r>
      <w:r w:rsidRPr="000A0D3C">
        <w:rPr>
          <w:rFonts w:ascii="Arial" w:hAnsi="Arial" w:cs="Arial"/>
          <w:sz w:val="20"/>
          <w:szCs w:val="20"/>
        </w:rPr>
        <w:t>and started. The resulting ab1 file was viewed using software (</w:t>
      </w:r>
      <w:proofErr w:type="spellStart"/>
      <w:r w:rsidRPr="000A0D3C">
        <w:rPr>
          <w:rFonts w:ascii="Arial" w:hAnsi="Arial" w:cs="Arial"/>
          <w:sz w:val="20"/>
          <w:szCs w:val="20"/>
        </w:rPr>
        <w:t>FinchTV</w:t>
      </w:r>
      <w:proofErr w:type="spellEnd"/>
      <w:r w:rsidRPr="000A0D3C">
        <w:rPr>
          <w:rFonts w:ascii="Arial" w:hAnsi="Arial" w:cs="Arial"/>
          <w:sz w:val="20"/>
          <w:szCs w:val="20"/>
        </w:rPr>
        <w:t xml:space="preserve"> and </w:t>
      </w:r>
      <w:proofErr w:type="spellStart"/>
      <w:r w:rsidRPr="000A0D3C">
        <w:rPr>
          <w:rFonts w:ascii="Arial" w:hAnsi="Arial" w:cs="Arial"/>
          <w:sz w:val="20"/>
          <w:szCs w:val="20"/>
        </w:rPr>
        <w:t>SnapGene</w:t>
      </w:r>
      <w:proofErr w:type="spellEnd"/>
      <w:r w:rsidRPr="000A0D3C">
        <w:rPr>
          <w:rFonts w:ascii="Arial" w:hAnsi="Arial" w:cs="Arial"/>
          <w:sz w:val="20"/>
          <w:szCs w:val="20"/>
        </w:rPr>
        <w:t>) to generate the spectrograms and Sequences. The resulting sequence were searched using the National Center for Biotechnology Information (NCBI) BLAST database.</w:t>
      </w:r>
    </w:p>
    <w:p w14:paraId="61D955D0" w14:textId="7777777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2.7.7 Phylogenetic analysis</w:t>
      </w:r>
    </w:p>
    <w:p w14:paraId="69BDEC2B" w14:textId="77777777" w:rsidR="000A0D3C" w:rsidRPr="000A0D3C" w:rsidRDefault="000A0D3C" w:rsidP="000A0D3C">
      <w:pPr>
        <w:spacing w:after="0" w:line="240" w:lineRule="auto"/>
        <w:jc w:val="both"/>
        <w:rPr>
          <w:rFonts w:ascii="Arial" w:hAnsi="Arial" w:cs="Arial"/>
          <w:sz w:val="20"/>
          <w:szCs w:val="20"/>
        </w:rPr>
      </w:pPr>
    </w:p>
    <w:p w14:paraId="361A2522" w14:textId="0A618BB6"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For phylogenetic analyses, recombinant regions of the genome were removed using </w:t>
      </w:r>
      <w:proofErr w:type="spellStart"/>
      <w:r w:rsidRPr="000A0D3C">
        <w:rPr>
          <w:rFonts w:ascii="Arial" w:hAnsi="Arial" w:cs="Arial"/>
          <w:sz w:val="20"/>
          <w:szCs w:val="20"/>
        </w:rPr>
        <w:t>Gubbins</w:t>
      </w:r>
      <w:proofErr w:type="spellEnd"/>
      <w:r w:rsidRPr="000A0D3C">
        <w:rPr>
          <w:rFonts w:ascii="Arial" w:hAnsi="Arial" w:cs="Arial"/>
          <w:sz w:val="20"/>
          <w:szCs w:val="20"/>
        </w:rPr>
        <w:t xml:space="preserve"> v2.0 and MEGA 12 was used to align the sequences using the CLUSTAL W algorithm and construct </w:t>
      </w:r>
      <w:proofErr w:type="spellStart"/>
      <w:r w:rsidRPr="000A0D3C">
        <w:rPr>
          <w:rFonts w:ascii="Arial" w:hAnsi="Arial" w:cs="Arial"/>
          <w:sz w:val="20"/>
          <w:szCs w:val="20"/>
        </w:rPr>
        <w:t>Neigbour</w:t>
      </w:r>
      <w:proofErr w:type="spellEnd"/>
      <w:r w:rsidRPr="000A0D3C">
        <w:rPr>
          <w:rFonts w:ascii="Arial" w:hAnsi="Arial" w:cs="Arial"/>
          <w:sz w:val="20"/>
          <w:szCs w:val="20"/>
        </w:rPr>
        <w:t xml:space="preserve">-Joining and maximum-likelihood trees under the General Time Reversible model and </w:t>
      </w:r>
      <w:proofErr w:type="spellStart"/>
      <w:r w:rsidRPr="000A0D3C">
        <w:rPr>
          <w:rFonts w:ascii="Arial" w:hAnsi="Arial" w:cs="Arial"/>
          <w:sz w:val="20"/>
          <w:szCs w:val="20"/>
        </w:rPr>
        <w:t>Kimoka</w:t>
      </w:r>
      <w:proofErr w:type="spellEnd"/>
      <w:r w:rsidRPr="000A0D3C">
        <w:rPr>
          <w:rFonts w:ascii="Arial" w:hAnsi="Arial" w:cs="Arial"/>
          <w:sz w:val="20"/>
          <w:szCs w:val="20"/>
        </w:rPr>
        <w:t xml:space="preserve"> model </w:t>
      </w:r>
      <w:proofErr w:type="spellStart"/>
      <w:r w:rsidRPr="000A0D3C">
        <w:rPr>
          <w:rFonts w:ascii="Arial" w:hAnsi="Arial" w:cs="Arial"/>
          <w:sz w:val="20"/>
          <w:szCs w:val="20"/>
        </w:rPr>
        <w:t>respectivly</w:t>
      </w:r>
      <w:proofErr w:type="spellEnd"/>
      <w:r w:rsidRPr="000A0D3C">
        <w:rPr>
          <w:rFonts w:ascii="Arial" w:hAnsi="Arial" w:cs="Arial"/>
          <w:sz w:val="20"/>
          <w:szCs w:val="20"/>
        </w:rPr>
        <w:t xml:space="preserve"> using up to 1000 bootstrap replicates. Tree annotation was performed using Interactive Tree Of Life (</w:t>
      </w:r>
      <w:proofErr w:type="spellStart"/>
      <w:r w:rsidRPr="000A0D3C">
        <w:rPr>
          <w:rFonts w:ascii="Arial" w:hAnsi="Arial" w:cs="Arial"/>
          <w:sz w:val="20"/>
          <w:szCs w:val="20"/>
        </w:rPr>
        <w:t>iTOL</w:t>
      </w:r>
      <w:proofErr w:type="spellEnd"/>
      <w:r w:rsidRPr="000A0D3C">
        <w:rPr>
          <w:rFonts w:ascii="Arial" w:hAnsi="Arial" w:cs="Arial"/>
          <w:sz w:val="20"/>
          <w:szCs w:val="20"/>
        </w:rPr>
        <w:t>) v4.3</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DUnYFZtO","properties":{"formattedCitation":"(Allen et al., 2021; Sahl et al., 2015)","plainCitation":"(Allen et al., 2021; Sahl et al., 2015)","noteIndex":0},"citationItems":[{"id":"KjsKVfF1/c2WvE3cw","uris":["http://www.mendeley.com/documents/?uuid=319c1735-d7db-404a-b2bd-5d963e517aa0"],"itemData":{"DOI":"10.1016/j.cmi.2020.03.036","ISSN":"14690691","PMID":"32247893","abstract":"Objectives: We analysed national surveillance typing data of Shigella isolated from adult males with domestically acquired infection (a cohort largely consisting of men who have sex with men (MSM)) to establish whether multiple isolates from the same individual over time represented persistent carriage or re-infection. Methods: We carried out a retrospective cohort study of adult males diagnosed with Shigella from 2004 to 2018. Median time intervals between multiple isolations of Shigella flexneri and S. sonnei were compared. Analysis of whole genome sequencing data provided strain discrimination at the single nucleotide level and was used to quantify the genetic distance among isolates. Maximum likelihood phylogenies were constructed to determine whether persistent carriage (characterized by multiple isolations of the same strain) or re-infection (characterized by multiple isolations of different strains) was best supported by the phylogenetic analysis. A comparison analysis was carried out using data linked to adult females with domestically acquired shigellosis. Results: The number of men reporting multiple isolations of Shigella species was 165/4733 (3.5%) compared with 31/2423 (1.3%) females (p &lt; 0.001). For isolate pairs from men associated with persistent carriage, the isolation time interval range was 6–176 days (median 23.5; IQR 8–70) and single nucleotide polymorphism (SNP) distance range was 0–7 SNPs (median 0.5; IQR 0–2). For those associated with re-infection, the isolation time interval was 34–2636 days (median 732; IQR 191–1258) and the SNP distance was 10–1462 SNPs (median 120; IQR 29–377). Discussion: Multiple Shigella isolations in individuals with domestically acquired infections was more frequently observed in adult males than in adult females. Following the acute phase of infection, carriage can persist for months, and infection can recur within months, even with strains belonging to the same species and the same serotype. A combination of multiple sexual partners, persistent carriage following the acute phase of infection and evidence of recurrent re-infection is likely to contribute to sustained transmission in this population.","author":[{"dropping-particle":"","family":"Allen","given":"H.","non-dropping-particle":"","parse-names":false,"suffix":""},{"dropping-particle":"","family":"Mitchell","given":"H. D.","non-dropping-particle":"","parse-names":false,"suffix":""},{"dropping-particle":"","family":"Simms","given":"I.","non-dropping-particle":"","parse-names":false,"suffix":""},{"dropping-particle":"","family":"Baker","given":"K. S.","non-dropping-particle":"","parse-names":false,"suffix":""},{"dropping-particle":"","family":"Foster","given":"K.","non-dropping-particle":"","parse-names":false,"suffix":""},{"dropping-particle":"","family":"Hughes","given":"G.","non-dropping-particle":"","parse-names":false,"suffix":""},{"dropping-particle":"","family":"Dallman","given":"T. J.","non-dropping-particle":"","parse-names":false,"suffix":""},{"dropping-particle":"","family":"Jenkins","given":"C.","non-dropping-particle":"","parse-names":false,"suffix":""}],"container-title":"Clinical Microbiology and Infection","id":"ITEM-1","issue":"1","issued":{"date-parts":[["2021"]]},"page":"126.e7-126.e13","publisher":"Elsevier Ltd","title":"Evidence for re-infection and persistent carriage of Shigella species in adult males reporting domestically acquired infection in England","type":"article-journal","volume":"27"}},{"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2","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len et al., 2021; Sahl et al., 2015)</w:t>
      </w:r>
      <w:r w:rsidRPr="000A0D3C">
        <w:rPr>
          <w:rFonts w:ascii="Arial" w:hAnsi="Arial" w:cs="Arial"/>
          <w:sz w:val="20"/>
          <w:szCs w:val="20"/>
        </w:rPr>
        <w:fldChar w:fldCharType="end"/>
      </w:r>
      <w:r w:rsidRPr="000A0D3C">
        <w:rPr>
          <w:rFonts w:ascii="Arial" w:hAnsi="Arial" w:cs="Arial"/>
          <w:sz w:val="20"/>
          <w:szCs w:val="20"/>
        </w:rPr>
        <w:t>.</w:t>
      </w:r>
    </w:p>
    <w:p w14:paraId="240F5854" w14:textId="77777777" w:rsidR="000A0D3C" w:rsidRPr="000A0D3C" w:rsidRDefault="000A0D3C" w:rsidP="000A0D3C">
      <w:pPr>
        <w:pStyle w:val="Heading1"/>
        <w:tabs>
          <w:tab w:val="left" w:pos="720"/>
        </w:tabs>
        <w:spacing w:after="0" w:line="240" w:lineRule="auto"/>
        <w:jc w:val="both"/>
        <w:rPr>
          <w:rFonts w:ascii="Arial" w:hAnsi="Arial" w:cs="Arial"/>
          <w:b/>
          <w:bCs/>
          <w:sz w:val="22"/>
          <w:szCs w:val="22"/>
        </w:rPr>
      </w:pPr>
      <w:r w:rsidRPr="000A0D3C">
        <w:rPr>
          <w:rFonts w:ascii="Arial" w:hAnsi="Arial" w:cs="Arial"/>
          <w:b/>
          <w:bCs/>
          <w:color w:val="auto"/>
          <w:sz w:val="22"/>
          <w:szCs w:val="22"/>
        </w:rPr>
        <w:t>2.8 Statistical Analysis</w:t>
      </w:r>
    </w:p>
    <w:p w14:paraId="7BBC5339" w14:textId="4B02764E"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Chi-square will be used to determine the association between </w:t>
      </w:r>
      <w:r w:rsidRPr="000A0D3C">
        <w:rPr>
          <w:rFonts w:ascii="Arial" w:hAnsi="Arial" w:cs="Arial"/>
          <w:i/>
          <w:iCs/>
          <w:sz w:val="20"/>
          <w:szCs w:val="20"/>
        </w:rPr>
        <w:t>Shigella</w:t>
      </w:r>
      <w:r w:rsidRPr="000A0D3C">
        <w:rPr>
          <w:rFonts w:ascii="Arial" w:hAnsi="Arial" w:cs="Arial"/>
          <w:iCs/>
          <w:sz w:val="20"/>
          <w:szCs w:val="20"/>
        </w:rPr>
        <w:t xml:space="preserve"> species infection</w:t>
      </w:r>
      <w:r w:rsidRPr="000A0D3C">
        <w:rPr>
          <w:rFonts w:ascii="Arial" w:hAnsi="Arial" w:cs="Arial"/>
          <w:sz w:val="20"/>
          <w:szCs w:val="20"/>
        </w:rPr>
        <w:t xml:space="preserve"> and demographic indices. All statistical tests were considered significant at p&gt;0.05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2zDObmN0","properties":{"formattedCitation":"(Pourhoseingholi et al., 2013)","plainCitation":"(Pourhoseingholi et al., 2013)","noteIndex":0},"citationItems":[{"id":"KjsKVfF1/hwmShWxD","uris":["http://www.mendeley.com/documents/?uuid=4dd21343-a73d-4bf3-90fb-a1aed1958038"],"itemData":{"ISSN":"20082258","PMID":"24834239","abstract":"Optimum sample size is an essential component of any research. The main purpose of the sample size calculation is to determine the number of samples needed to detect significant changes in clinical parameters, treatment effects or associations after data gathering. It is not uncommon for studies to be underpowered and thereby fail to detect the existing treatment effects due to inadequate sample size. In this paper, we explain briefly the basic principles of sample size calculations in medical studies. © 2013 RIGLD.","author":[{"dropping-particle":"","family":"Pourhoseingholi","given":"Mohamad Amin","non-dropping-particle":"","parse-names":false,"suffix":""},{"dropping-particle":"","family":"Vahedi","given":"Mohsen","non-dropping-particle":"","parse-names":false,"suffix":""},{"dropping-particle":"","family":"Rahimzadeh","given":"Mitra","non-dropping-particle":"","parse-names":false,"suffix":""}],"container-title":"Gastroenterology and Hepatology from Bed to Bench","id":"ITEM-1","issue":"1","issued":{"date-parts":[["2013"]]},"page":"14-17","title":"Sample size calculation in medical studies","type":"article-journal","volume":"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ourhoseingholi et al., 2013)</w:t>
      </w:r>
      <w:r w:rsidRPr="000A0D3C">
        <w:rPr>
          <w:rFonts w:ascii="Arial" w:hAnsi="Arial" w:cs="Arial"/>
          <w:sz w:val="20"/>
          <w:szCs w:val="20"/>
        </w:rPr>
        <w:fldChar w:fldCharType="end"/>
      </w:r>
      <w:r w:rsidRPr="000A0D3C">
        <w:rPr>
          <w:rFonts w:ascii="Arial" w:hAnsi="Arial" w:cs="Arial"/>
          <w:sz w:val="20"/>
          <w:szCs w:val="20"/>
        </w:rPr>
        <w:t>. ImageJ was used for gel analysis while Omega 12 was used for sequence alignment and phylogeny.</w:t>
      </w:r>
    </w:p>
    <w:p w14:paraId="02D1A134" w14:textId="77777777" w:rsidR="000A0D3C" w:rsidRPr="000A0D3C" w:rsidRDefault="000A0D3C" w:rsidP="000A0D3C">
      <w:pPr>
        <w:spacing w:line="240" w:lineRule="auto"/>
        <w:jc w:val="both"/>
        <w:rPr>
          <w:rFonts w:ascii="Arial" w:hAnsi="Arial" w:cs="Arial"/>
          <w:b/>
          <w:bCs/>
        </w:rPr>
      </w:pPr>
      <w:bookmarkStart w:id="6" w:name="_Hlk209681159"/>
    </w:p>
    <w:p w14:paraId="3F220628"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 RESULTS</w:t>
      </w:r>
    </w:p>
    <w:p w14:paraId="17530434"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1 Phenotypic Characteristics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66D4F6EF" w14:textId="77777777"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Out of 324 diarrhoeagenic samples collected, 228 recorded with positive gram’s negative bacterial growth. 12/12 (100%) growth yield was obtained in adult age 51-60, followed by 0-10 years </w:t>
      </w:r>
      <w:proofErr w:type="spellStart"/>
      <w:r w:rsidRPr="000A0D3C">
        <w:rPr>
          <w:rFonts w:ascii="Arial" w:hAnsi="Arial" w:cs="Arial"/>
          <w:sz w:val="20"/>
          <w:szCs w:val="20"/>
        </w:rPr>
        <w:t>olds</w:t>
      </w:r>
      <w:proofErr w:type="spellEnd"/>
      <w:r w:rsidRPr="000A0D3C">
        <w:rPr>
          <w:rFonts w:ascii="Arial" w:hAnsi="Arial" w:cs="Arial"/>
          <w:sz w:val="20"/>
          <w:szCs w:val="20"/>
        </w:rPr>
        <w:t xml:space="preserve"> (87%) and 61-70 years age categories. The least age group in bacteria growth yield is 21-30 with 38% bacterial recoverable growth rate. About 40 samples in female category did not show bacterial growth while the male category recorded 63%. There is no significant relationship between age and gender in the bacterial group </w:t>
      </w:r>
      <w:r w:rsidRPr="000A0D3C">
        <w:rPr>
          <w:rFonts w:ascii="Arial" w:hAnsi="Arial" w:cs="Arial"/>
          <w:sz w:val="20"/>
          <w:szCs w:val="20"/>
        </w:rPr>
        <w:lastRenderedPageBreak/>
        <w:t xml:space="preserve">recoverable but the prevalence of the reported infection is higher in children less than ten years of age and female categories. The significance of bacterial infection between male and female is relatively weak. After the preliminary characterization, only 97 (43%) were suspected to be </w:t>
      </w:r>
      <w:r w:rsidRPr="000A0D3C">
        <w:rPr>
          <w:rFonts w:ascii="Arial" w:hAnsi="Arial" w:cs="Arial"/>
          <w:i/>
          <w:iCs/>
          <w:sz w:val="20"/>
          <w:szCs w:val="20"/>
        </w:rPr>
        <w:t>Shigella</w:t>
      </w:r>
      <w:r w:rsidRPr="000A0D3C">
        <w:rPr>
          <w:rFonts w:ascii="Arial" w:hAnsi="Arial" w:cs="Arial"/>
          <w:sz w:val="20"/>
          <w:szCs w:val="20"/>
        </w:rPr>
        <w:t xml:space="preserve"> species, 27% </w:t>
      </w:r>
      <w:r w:rsidRPr="000A0D3C">
        <w:rPr>
          <w:rFonts w:ascii="Arial" w:hAnsi="Arial" w:cs="Arial"/>
          <w:i/>
          <w:iCs/>
          <w:sz w:val="20"/>
          <w:szCs w:val="20"/>
        </w:rPr>
        <w:t>Escherichia coli</w:t>
      </w:r>
      <w:r w:rsidRPr="000A0D3C">
        <w:rPr>
          <w:rFonts w:ascii="Arial" w:hAnsi="Arial" w:cs="Arial"/>
          <w:sz w:val="20"/>
          <w:szCs w:val="20"/>
        </w:rPr>
        <w:t xml:space="preserve">, 28% </w:t>
      </w:r>
      <w:r w:rsidRPr="000A0D3C">
        <w:rPr>
          <w:rFonts w:ascii="Arial" w:hAnsi="Arial" w:cs="Arial"/>
          <w:i/>
          <w:iCs/>
          <w:sz w:val="20"/>
          <w:szCs w:val="20"/>
        </w:rPr>
        <w:t>Salmonella</w:t>
      </w:r>
      <w:r w:rsidRPr="000A0D3C">
        <w:rPr>
          <w:rFonts w:ascii="Arial" w:hAnsi="Arial" w:cs="Arial"/>
          <w:sz w:val="20"/>
          <w:szCs w:val="20"/>
        </w:rPr>
        <w:t xml:space="preserve"> species and 2% S</w:t>
      </w:r>
      <w:r w:rsidRPr="000A0D3C">
        <w:rPr>
          <w:rFonts w:ascii="Arial" w:hAnsi="Arial" w:cs="Arial"/>
          <w:i/>
          <w:iCs/>
          <w:sz w:val="20"/>
          <w:szCs w:val="20"/>
        </w:rPr>
        <w:t>taphylococcus</w:t>
      </w:r>
      <w:r w:rsidRPr="000A0D3C">
        <w:rPr>
          <w:rFonts w:ascii="Arial" w:hAnsi="Arial" w:cs="Arial"/>
          <w:sz w:val="20"/>
          <w:szCs w:val="20"/>
        </w:rPr>
        <w:t xml:space="preserve"> species. From 97 suspected shigella species, only 30 (29%)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 xml:space="preserve">Shigella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 15, </w:t>
      </w:r>
      <w:r w:rsidRPr="000A0D3C">
        <w:rPr>
          <w:rFonts w:ascii="Arial" w:hAnsi="Arial" w:cs="Arial"/>
          <w:i/>
          <w:iCs/>
          <w:sz w:val="20"/>
          <w:szCs w:val="20"/>
        </w:rPr>
        <w:t>Shigella boydii</w:t>
      </w:r>
      <w:r w:rsidRPr="000A0D3C">
        <w:rPr>
          <w:rFonts w:ascii="Arial" w:hAnsi="Arial" w:cs="Arial"/>
          <w:sz w:val="20"/>
          <w:szCs w:val="20"/>
        </w:rPr>
        <w:t xml:space="preserve"> – 1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confirmed (Table 1).</w:t>
      </w:r>
    </w:p>
    <w:p w14:paraId="20C550F3" w14:textId="65F69236"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prevalence of </w:t>
      </w:r>
      <w:r w:rsidRPr="000A0D3C">
        <w:rPr>
          <w:rFonts w:ascii="Arial" w:hAnsi="Arial" w:cs="Arial"/>
          <w:i/>
          <w:iCs/>
          <w:sz w:val="20"/>
          <w:szCs w:val="20"/>
        </w:rPr>
        <w:t>Shigella</w:t>
      </w:r>
      <w:r w:rsidRPr="000A0D3C">
        <w:rPr>
          <w:rFonts w:ascii="Arial" w:hAnsi="Arial" w:cs="Arial"/>
          <w:sz w:val="20"/>
          <w:szCs w:val="20"/>
        </w:rPr>
        <w:t xml:space="preserve"> Isolated according to demographic distribution showed that children (0-10 years) have the highest percentage (30%) followed by 41-50 age group (16%), the age group 21-30, 31-40 and 51-60 share equal lowest number of isolates (2) each. Females (57%) showed slightly higher prevalence compared to males (43%) but the statistical differences are not significant (Figure 1). In all, three (3) serogroups were confirmed using Entero-system 18R making a total prevalence of 9% in the seroprevalence dominated by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in the following proportion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 15 (5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 15 (43%)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7%). No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ea</w:t>
      </w:r>
      <w:proofErr w:type="spellEnd"/>
      <w:r w:rsidRPr="000A0D3C">
        <w:rPr>
          <w:rFonts w:ascii="Arial" w:hAnsi="Arial" w:cs="Arial"/>
          <w:sz w:val="20"/>
          <w:szCs w:val="20"/>
        </w:rPr>
        <w:t xml:space="preserve"> was detected in this study (Figure 2).</w:t>
      </w:r>
    </w:p>
    <w:p w14:paraId="4CBF4F5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Table 1: Demographic Characteristics of the patients based on growth yield of samples collected</w:t>
      </w:r>
    </w:p>
    <w:tbl>
      <w:tblPr>
        <w:tblW w:w="9000" w:type="dxa"/>
        <w:tblCellMar>
          <w:left w:w="0" w:type="dxa"/>
          <w:right w:w="0" w:type="dxa"/>
        </w:tblCellMar>
        <w:tblLook w:val="04A0" w:firstRow="1" w:lastRow="0" w:firstColumn="1" w:lastColumn="0" w:noHBand="0" w:noVBand="1"/>
      </w:tblPr>
      <w:tblGrid>
        <w:gridCol w:w="1603"/>
        <w:gridCol w:w="1997"/>
        <w:gridCol w:w="2070"/>
        <w:gridCol w:w="1800"/>
        <w:gridCol w:w="1530"/>
      </w:tblGrid>
      <w:tr w:rsidR="000A0D3C" w:rsidRPr="000A0D3C" w14:paraId="49B1DA87" w14:textId="77777777" w:rsidTr="00891759">
        <w:trPr>
          <w:trHeight w:val="1243"/>
        </w:trPr>
        <w:tc>
          <w:tcPr>
            <w:tcW w:w="1603" w:type="dxa"/>
            <w:tcBorders>
              <w:top w:val="single" w:sz="8" w:space="0" w:color="000000"/>
              <w:left w:val="nil"/>
              <w:bottom w:val="single" w:sz="8" w:space="0" w:color="000000"/>
              <w:right w:val="nil"/>
            </w:tcBorders>
            <w:tcMar>
              <w:top w:w="15" w:type="dxa"/>
              <w:left w:w="108" w:type="dxa"/>
              <w:bottom w:w="0" w:type="dxa"/>
              <w:right w:w="108" w:type="dxa"/>
            </w:tcMar>
            <w:hideMark/>
          </w:tcPr>
          <w:p w14:paraId="6252DCD8"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Demographic Variables</w:t>
            </w:r>
          </w:p>
        </w:tc>
        <w:tc>
          <w:tcPr>
            <w:tcW w:w="1997" w:type="dxa"/>
            <w:tcBorders>
              <w:top w:val="single" w:sz="8" w:space="0" w:color="000000"/>
              <w:left w:val="nil"/>
              <w:bottom w:val="single" w:sz="8" w:space="0" w:color="000000"/>
              <w:right w:val="nil"/>
            </w:tcBorders>
            <w:tcMar>
              <w:top w:w="15" w:type="dxa"/>
              <w:left w:w="108" w:type="dxa"/>
              <w:bottom w:w="0" w:type="dxa"/>
              <w:right w:w="108" w:type="dxa"/>
            </w:tcMar>
            <w:hideMark/>
          </w:tcPr>
          <w:p w14:paraId="1FEF456E"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of Samples Collected (n=324)</w:t>
            </w:r>
          </w:p>
        </w:tc>
        <w:tc>
          <w:tcPr>
            <w:tcW w:w="2070" w:type="dxa"/>
            <w:tcBorders>
              <w:top w:val="single" w:sz="8" w:space="0" w:color="000000"/>
              <w:left w:val="nil"/>
              <w:bottom w:val="single" w:sz="8" w:space="0" w:color="000000"/>
              <w:right w:val="nil"/>
            </w:tcBorders>
            <w:tcMar>
              <w:top w:w="15" w:type="dxa"/>
              <w:left w:w="108" w:type="dxa"/>
              <w:bottom w:w="0" w:type="dxa"/>
              <w:right w:w="108" w:type="dxa"/>
            </w:tcMar>
            <w:hideMark/>
          </w:tcPr>
          <w:p w14:paraId="39474336"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 samples with Positive Growth (n=228)</w:t>
            </w:r>
          </w:p>
        </w:tc>
        <w:tc>
          <w:tcPr>
            <w:tcW w:w="1800" w:type="dxa"/>
            <w:tcBorders>
              <w:top w:val="single" w:sz="8" w:space="0" w:color="000000"/>
              <w:left w:val="nil"/>
              <w:bottom w:val="single" w:sz="8" w:space="0" w:color="000000"/>
              <w:right w:val="nil"/>
            </w:tcBorders>
            <w:tcMar>
              <w:top w:w="15" w:type="dxa"/>
              <w:left w:w="108" w:type="dxa"/>
              <w:bottom w:w="0" w:type="dxa"/>
              <w:right w:w="108" w:type="dxa"/>
            </w:tcMar>
            <w:hideMark/>
          </w:tcPr>
          <w:p w14:paraId="7DEA3592" w14:textId="77777777" w:rsidR="000A0D3C" w:rsidRPr="000A0D3C" w:rsidRDefault="000A0D3C" w:rsidP="00891759">
            <w:pPr>
              <w:spacing w:line="240" w:lineRule="auto"/>
              <w:rPr>
                <w:rFonts w:ascii="Arial" w:eastAsia="Times New Roman" w:hAnsi="Arial" w:cs="Arial"/>
                <w:b/>
                <w:bCs/>
                <w:sz w:val="20"/>
                <w:szCs w:val="20"/>
              </w:rPr>
            </w:pPr>
            <w:r w:rsidRPr="000A0D3C">
              <w:rPr>
                <w:rFonts w:ascii="Arial" w:eastAsia="Calibri" w:hAnsi="Arial" w:cs="Arial"/>
                <w:b/>
                <w:bCs/>
                <w:color w:val="000000"/>
                <w:sz w:val="20"/>
                <w:szCs w:val="20"/>
              </w:rPr>
              <w:t>Number (%)</w:t>
            </w:r>
          </w:p>
          <w:p w14:paraId="1D1622C5" w14:textId="77777777" w:rsidR="000A0D3C" w:rsidRPr="000A0D3C" w:rsidRDefault="000A0D3C" w:rsidP="00891759">
            <w:pPr>
              <w:spacing w:line="240" w:lineRule="auto"/>
              <w:rPr>
                <w:rFonts w:ascii="Arial" w:eastAsia="Times New Roman" w:hAnsi="Arial" w:cs="Arial"/>
                <w:b/>
                <w:bCs/>
                <w:sz w:val="20"/>
                <w:szCs w:val="20"/>
              </w:rPr>
            </w:pPr>
            <w:r w:rsidRPr="000A0D3C">
              <w:rPr>
                <w:rFonts w:ascii="Arial" w:eastAsia="Times New Roman" w:hAnsi="Arial" w:cs="Arial"/>
                <w:b/>
                <w:bCs/>
                <w:i/>
                <w:iCs/>
                <w:sz w:val="20"/>
                <w:szCs w:val="20"/>
              </w:rPr>
              <w:t>Shigella</w:t>
            </w:r>
            <w:r w:rsidRPr="000A0D3C">
              <w:rPr>
                <w:rFonts w:ascii="Arial" w:eastAsia="Times New Roman" w:hAnsi="Arial" w:cs="Arial"/>
                <w:b/>
                <w:bCs/>
                <w:sz w:val="20"/>
                <w:szCs w:val="20"/>
              </w:rPr>
              <w:t xml:space="preserve"> Isolates (n=30)</w:t>
            </w:r>
          </w:p>
        </w:tc>
        <w:tc>
          <w:tcPr>
            <w:tcW w:w="1530" w:type="dxa"/>
            <w:tcBorders>
              <w:top w:val="single" w:sz="8" w:space="0" w:color="000000"/>
              <w:left w:val="nil"/>
              <w:bottom w:val="single" w:sz="8" w:space="0" w:color="000000"/>
              <w:right w:val="nil"/>
            </w:tcBorders>
            <w:tcMar>
              <w:top w:w="15" w:type="dxa"/>
              <w:left w:w="108" w:type="dxa"/>
              <w:bottom w:w="0" w:type="dxa"/>
              <w:right w:w="108" w:type="dxa"/>
            </w:tcMar>
            <w:hideMark/>
          </w:tcPr>
          <w:p w14:paraId="7540957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 – value</w:t>
            </w:r>
          </w:p>
        </w:tc>
      </w:tr>
      <w:tr w:rsidR="000A0D3C" w:rsidRPr="000A0D3C" w14:paraId="20DEC5AA" w14:textId="77777777" w:rsidTr="00891759">
        <w:trPr>
          <w:trHeight w:val="460"/>
        </w:trPr>
        <w:tc>
          <w:tcPr>
            <w:tcW w:w="1603" w:type="dxa"/>
            <w:tcBorders>
              <w:top w:val="single" w:sz="8" w:space="0" w:color="000000"/>
              <w:left w:val="nil"/>
              <w:bottom w:val="nil"/>
              <w:right w:val="nil"/>
            </w:tcBorders>
            <w:tcMar>
              <w:top w:w="15" w:type="dxa"/>
              <w:left w:w="108" w:type="dxa"/>
              <w:bottom w:w="0" w:type="dxa"/>
              <w:right w:w="108" w:type="dxa"/>
            </w:tcMar>
            <w:hideMark/>
          </w:tcPr>
          <w:p w14:paraId="47195C2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ge (Years)</w:t>
            </w:r>
          </w:p>
        </w:tc>
        <w:tc>
          <w:tcPr>
            <w:tcW w:w="1997" w:type="dxa"/>
            <w:tcBorders>
              <w:top w:val="single" w:sz="8" w:space="0" w:color="000000"/>
              <w:left w:val="nil"/>
              <w:bottom w:val="nil"/>
              <w:right w:val="nil"/>
            </w:tcBorders>
            <w:tcMar>
              <w:top w:w="15" w:type="dxa"/>
              <w:left w:w="108" w:type="dxa"/>
              <w:bottom w:w="0" w:type="dxa"/>
              <w:right w:w="108" w:type="dxa"/>
            </w:tcMar>
            <w:hideMark/>
          </w:tcPr>
          <w:p w14:paraId="32F1790C" w14:textId="77777777" w:rsidR="000A0D3C" w:rsidRPr="000A0D3C" w:rsidRDefault="000A0D3C" w:rsidP="00891759">
            <w:pPr>
              <w:spacing w:line="240" w:lineRule="auto"/>
              <w:jc w:val="both"/>
              <w:rPr>
                <w:rFonts w:ascii="Arial" w:eastAsia="Times New Roman" w:hAnsi="Arial" w:cs="Arial"/>
                <w:sz w:val="20"/>
                <w:szCs w:val="20"/>
              </w:rPr>
            </w:pPr>
          </w:p>
        </w:tc>
        <w:tc>
          <w:tcPr>
            <w:tcW w:w="2070" w:type="dxa"/>
            <w:tcBorders>
              <w:top w:val="single" w:sz="8" w:space="0" w:color="000000"/>
              <w:left w:val="nil"/>
              <w:bottom w:val="nil"/>
              <w:right w:val="nil"/>
            </w:tcBorders>
            <w:tcMar>
              <w:top w:w="15" w:type="dxa"/>
              <w:left w:w="108" w:type="dxa"/>
              <w:bottom w:w="0" w:type="dxa"/>
              <w:right w:w="108" w:type="dxa"/>
            </w:tcMar>
            <w:hideMark/>
          </w:tcPr>
          <w:p w14:paraId="74BD8744" w14:textId="77777777" w:rsidR="000A0D3C" w:rsidRPr="000A0D3C" w:rsidRDefault="000A0D3C" w:rsidP="00891759">
            <w:pPr>
              <w:spacing w:line="240" w:lineRule="auto"/>
              <w:jc w:val="both"/>
              <w:rPr>
                <w:rFonts w:ascii="Arial" w:eastAsia="Times New Roman" w:hAnsi="Arial" w:cs="Arial"/>
                <w:sz w:val="20"/>
                <w:szCs w:val="20"/>
              </w:rPr>
            </w:pPr>
          </w:p>
        </w:tc>
        <w:tc>
          <w:tcPr>
            <w:tcW w:w="1800" w:type="dxa"/>
            <w:tcBorders>
              <w:top w:val="single" w:sz="8" w:space="0" w:color="000000"/>
              <w:left w:val="nil"/>
              <w:bottom w:val="nil"/>
              <w:right w:val="nil"/>
            </w:tcBorders>
            <w:tcMar>
              <w:top w:w="15" w:type="dxa"/>
              <w:left w:w="108" w:type="dxa"/>
              <w:bottom w:w="0" w:type="dxa"/>
              <w:right w:w="108" w:type="dxa"/>
            </w:tcMar>
            <w:hideMark/>
          </w:tcPr>
          <w:p w14:paraId="25FB279A" w14:textId="77777777" w:rsidR="000A0D3C" w:rsidRPr="000A0D3C" w:rsidRDefault="000A0D3C" w:rsidP="00891759">
            <w:pPr>
              <w:spacing w:line="240" w:lineRule="auto"/>
              <w:jc w:val="center"/>
              <w:rPr>
                <w:rFonts w:ascii="Arial" w:eastAsia="Times New Roman" w:hAnsi="Arial" w:cs="Arial"/>
                <w:sz w:val="20"/>
                <w:szCs w:val="20"/>
              </w:rPr>
            </w:pPr>
          </w:p>
        </w:tc>
        <w:tc>
          <w:tcPr>
            <w:tcW w:w="1530" w:type="dxa"/>
            <w:tcBorders>
              <w:top w:val="single" w:sz="8" w:space="0" w:color="000000"/>
              <w:left w:val="nil"/>
              <w:bottom w:val="nil"/>
              <w:right w:val="nil"/>
            </w:tcBorders>
            <w:tcMar>
              <w:top w:w="15" w:type="dxa"/>
              <w:left w:w="108" w:type="dxa"/>
              <w:bottom w:w="0" w:type="dxa"/>
              <w:right w:w="108" w:type="dxa"/>
            </w:tcMar>
            <w:hideMark/>
          </w:tcPr>
          <w:p w14:paraId="2F2B0800"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6CE8051F" w14:textId="77777777" w:rsidTr="00891759">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1D51C02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0-10</w:t>
            </w:r>
          </w:p>
        </w:tc>
        <w:tc>
          <w:tcPr>
            <w:tcW w:w="1997" w:type="dxa"/>
            <w:tcBorders>
              <w:top w:val="nil"/>
              <w:left w:val="nil"/>
              <w:bottom w:val="nil"/>
              <w:right w:val="nil"/>
            </w:tcBorders>
            <w:tcMar>
              <w:top w:w="15" w:type="dxa"/>
              <w:left w:w="108" w:type="dxa"/>
              <w:bottom w:w="0" w:type="dxa"/>
              <w:right w:w="108" w:type="dxa"/>
            </w:tcMar>
            <w:hideMark/>
          </w:tcPr>
          <w:p w14:paraId="644692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6</w:t>
            </w:r>
          </w:p>
        </w:tc>
        <w:tc>
          <w:tcPr>
            <w:tcW w:w="2070" w:type="dxa"/>
            <w:tcBorders>
              <w:top w:val="nil"/>
              <w:left w:val="nil"/>
              <w:bottom w:val="nil"/>
              <w:right w:val="nil"/>
            </w:tcBorders>
            <w:tcMar>
              <w:top w:w="15" w:type="dxa"/>
              <w:left w:w="108" w:type="dxa"/>
              <w:bottom w:w="0" w:type="dxa"/>
              <w:right w:w="108" w:type="dxa"/>
            </w:tcMar>
            <w:hideMark/>
          </w:tcPr>
          <w:p w14:paraId="025FF72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0 (87.30)</w:t>
            </w:r>
          </w:p>
        </w:tc>
        <w:tc>
          <w:tcPr>
            <w:tcW w:w="1800" w:type="dxa"/>
            <w:tcBorders>
              <w:top w:val="nil"/>
              <w:left w:val="nil"/>
              <w:bottom w:val="nil"/>
              <w:right w:val="nil"/>
            </w:tcBorders>
            <w:tcMar>
              <w:top w:w="15" w:type="dxa"/>
              <w:left w:w="108" w:type="dxa"/>
              <w:bottom w:w="0" w:type="dxa"/>
              <w:right w:w="108" w:type="dxa"/>
            </w:tcMar>
            <w:hideMark/>
          </w:tcPr>
          <w:p w14:paraId="3698F80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9 (30)</w:t>
            </w:r>
          </w:p>
        </w:tc>
        <w:tc>
          <w:tcPr>
            <w:tcW w:w="1530" w:type="dxa"/>
            <w:tcBorders>
              <w:top w:val="nil"/>
              <w:left w:val="nil"/>
              <w:bottom w:val="nil"/>
              <w:right w:val="nil"/>
            </w:tcBorders>
            <w:tcMar>
              <w:top w:w="15" w:type="dxa"/>
              <w:left w:w="108" w:type="dxa"/>
              <w:bottom w:w="0" w:type="dxa"/>
              <w:right w:w="108" w:type="dxa"/>
            </w:tcMar>
            <w:hideMark/>
          </w:tcPr>
          <w:p w14:paraId="2570A148"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74E2E66D" w14:textId="77777777" w:rsidTr="00891759">
        <w:trPr>
          <w:trHeight w:val="426"/>
        </w:trPr>
        <w:tc>
          <w:tcPr>
            <w:tcW w:w="1603" w:type="dxa"/>
            <w:tcBorders>
              <w:top w:val="nil"/>
              <w:left w:val="nil"/>
              <w:bottom w:val="nil"/>
              <w:right w:val="nil"/>
            </w:tcBorders>
            <w:tcMar>
              <w:top w:w="15" w:type="dxa"/>
              <w:left w:w="108" w:type="dxa"/>
              <w:bottom w:w="0" w:type="dxa"/>
              <w:right w:w="108" w:type="dxa"/>
            </w:tcMar>
            <w:vAlign w:val="bottom"/>
            <w:hideMark/>
          </w:tcPr>
          <w:p w14:paraId="1C19586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11-20</w:t>
            </w:r>
          </w:p>
        </w:tc>
        <w:tc>
          <w:tcPr>
            <w:tcW w:w="1997" w:type="dxa"/>
            <w:tcBorders>
              <w:top w:val="nil"/>
              <w:left w:val="nil"/>
              <w:bottom w:val="nil"/>
              <w:right w:val="nil"/>
            </w:tcBorders>
            <w:tcMar>
              <w:top w:w="15" w:type="dxa"/>
              <w:left w:w="108" w:type="dxa"/>
              <w:bottom w:w="0" w:type="dxa"/>
              <w:right w:w="108" w:type="dxa"/>
            </w:tcMar>
            <w:hideMark/>
          </w:tcPr>
          <w:p w14:paraId="1361D8E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64</w:t>
            </w:r>
          </w:p>
        </w:tc>
        <w:tc>
          <w:tcPr>
            <w:tcW w:w="2070" w:type="dxa"/>
            <w:tcBorders>
              <w:top w:val="nil"/>
              <w:left w:val="nil"/>
              <w:bottom w:val="nil"/>
              <w:right w:val="nil"/>
            </w:tcBorders>
            <w:tcMar>
              <w:top w:w="15" w:type="dxa"/>
              <w:left w:w="108" w:type="dxa"/>
              <w:bottom w:w="0" w:type="dxa"/>
              <w:right w:w="108" w:type="dxa"/>
            </w:tcMar>
            <w:hideMark/>
          </w:tcPr>
          <w:p w14:paraId="2BCB4CE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0 (62.50)</w:t>
            </w:r>
          </w:p>
        </w:tc>
        <w:tc>
          <w:tcPr>
            <w:tcW w:w="1800" w:type="dxa"/>
            <w:tcBorders>
              <w:top w:val="nil"/>
              <w:left w:val="nil"/>
              <w:bottom w:val="nil"/>
              <w:right w:val="nil"/>
            </w:tcBorders>
            <w:tcMar>
              <w:top w:w="15" w:type="dxa"/>
              <w:left w:w="108" w:type="dxa"/>
              <w:bottom w:w="0" w:type="dxa"/>
              <w:right w:w="108" w:type="dxa"/>
            </w:tcMar>
            <w:hideMark/>
          </w:tcPr>
          <w:p w14:paraId="3151B666"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3 (10)</w:t>
            </w:r>
          </w:p>
        </w:tc>
        <w:tc>
          <w:tcPr>
            <w:tcW w:w="1530" w:type="dxa"/>
            <w:tcBorders>
              <w:top w:val="nil"/>
              <w:left w:val="nil"/>
              <w:bottom w:val="nil"/>
              <w:right w:val="nil"/>
            </w:tcBorders>
            <w:tcMar>
              <w:top w:w="15" w:type="dxa"/>
              <w:left w:w="108" w:type="dxa"/>
              <w:bottom w:w="0" w:type="dxa"/>
              <w:right w:w="108" w:type="dxa"/>
            </w:tcMar>
            <w:hideMark/>
          </w:tcPr>
          <w:p w14:paraId="26CF2C4A"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08E21814" w14:textId="77777777" w:rsidTr="00891759">
        <w:trPr>
          <w:trHeight w:val="354"/>
        </w:trPr>
        <w:tc>
          <w:tcPr>
            <w:tcW w:w="1603" w:type="dxa"/>
            <w:tcBorders>
              <w:top w:val="nil"/>
              <w:left w:val="nil"/>
              <w:bottom w:val="nil"/>
              <w:right w:val="nil"/>
            </w:tcBorders>
            <w:tcMar>
              <w:top w:w="15" w:type="dxa"/>
              <w:left w:w="108" w:type="dxa"/>
              <w:bottom w:w="0" w:type="dxa"/>
              <w:right w:w="108" w:type="dxa"/>
            </w:tcMar>
            <w:vAlign w:val="bottom"/>
            <w:hideMark/>
          </w:tcPr>
          <w:p w14:paraId="3FAED1B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21-30</w:t>
            </w:r>
          </w:p>
        </w:tc>
        <w:tc>
          <w:tcPr>
            <w:tcW w:w="1997" w:type="dxa"/>
            <w:tcBorders>
              <w:top w:val="nil"/>
              <w:left w:val="nil"/>
              <w:bottom w:val="nil"/>
              <w:right w:val="nil"/>
            </w:tcBorders>
            <w:tcMar>
              <w:top w:w="15" w:type="dxa"/>
              <w:left w:w="108" w:type="dxa"/>
              <w:bottom w:w="0" w:type="dxa"/>
              <w:right w:w="108" w:type="dxa"/>
            </w:tcMar>
            <w:hideMark/>
          </w:tcPr>
          <w:p w14:paraId="30B1407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5</w:t>
            </w:r>
          </w:p>
        </w:tc>
        <w:tc>
          <w:tcPr>
            <w:tcW w:w="2070" w:type="dxa"/>
            <w:tcBorders>
              <w:top w:val="nil"/>
              <w:left w:val="nil"/>
              <w:bottom w:val="nil"/>
              <w:right w:val="nil"/>
            </w:tcBorders>
            <w:tcMar>
              <w:top w:w="15" w:type="dxa"/>
              <w:left w:w="108" w:type="dxa"/>
              <w:bottom w:w="0" w:type="dxa"/>
              <w:right w:w="108" w:type="dxa"/>
            </w:tcMar>
            <w:hideMark/>
          </w:tcPr>
          <w:p w14:paraId="1B02D1E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 (37.78)</w:t>
            </w:r>
          </w:p>
        </w:tc>
        <w:tc>
          <w:tcPr>
            <w:tcW w:w="1800" w:type="dxa"/>
            <w:tcBorders>
              <w:top w:val="nil"/>
              <w:left w:val="nil"/>
              <w:bottom w:val="nil"/>
              <w:right w:val="nil"/>
            </w:tcBorders>
            <w:tcMar>
              <w:top w:w="15" w:type="dxa"/>
              <w:left w:w="108" w:type="dxa"/>
              <w:bottom w:w="0" w:type="dxa"/>
              <w:right w:w="108" w:type="dxa"/>
            </w:tcMar>
            <w:hideMark/>
          </w:tcPr>
          <w:p w14:paraId="563C2985"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5D11A48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9.6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82</m:t>
                  </m:r>
                </m:sup>
              </m:sSup>
            </m:oMath>
            <w:r w:rsidRPr="000A0D3C">
              <w:rPr>
                <w:rFonts w:ascii="Arial" w:eastAsia="Calibri" w:hAnsi="Arial" w:cs="Arial"/>
                <w:color w:val="000000"/>
                <w:sz w:val="20"/>
                <w:szCs w:val="20"/>
              </w:rPr>
              <w:t>*</w:t>
            </w:r>
          </w:p>
        </w:tc>
      </w:tr>
      <w:tr w:rsidR="000A0D3C" w:rsidRPr="000A0D3C" w14:paraId="34C80B88" w14:textId="77777777" w:rsidTr="00891759">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64C277D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31-40</w:t>
            </w:r>
          </w:p>
        </w:tc>
        <w:tc>
          <w:tcPr>
            <w:tcW w:w="1997" w:type="dxa"/>
            <w:tcBorders>
              <w:top w:val="nil"/>
              <w:left w:val="nil"/>
              <w:bottom w:val="nil"/>
              <w:right w:val="nil"/>
            </w:tcBorders>
            <w:tcMar>
              <w:top w:w="15" w:type="dxa"/>
              <w:left w:w="108" w:type="dxa"/>
              <w:bottom w:w="0" w:type="dxa"/>
              <w:right w:w="108" w:type="dxa"/>
            </w:tcMar>
            <w:hideMark/>
          </w:tcPr>
          <w:p w14:paraId="137CD61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7</w:t>
            </w:r>
          </w:p>
        </w:tc>
        <w:tc>
          <w:tcPr>
            <w:tcW w:w="2070" w:type="dxa"/>
            <w:tcBorders>
              <w:top w:val="nil"/>
              <w:left w:val="nil"/>
              <w:bottom w:val="nil"/>
              <w:right w:val="nil"/>
            </w:tcBorders>
            <w:tcMar>
              <w:top w:w="15" w:type="dxa"/>
              <w:left w:w="108" w:type="dxa"/>
              <w:bottom w:w="0" w:type="dxa"/>
              <w:right w:w="108" w:type="dxa"/>
            </w:tcMar>
            <w:hideMark/>
          </w:tcPr>
          <w:p w14:paraId="372D04E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 (40.74)</w:t>
            </w:r>
          </w:p>
        </w:tc>
        <w:tc>
          <w:tcPr>
            <w:tcW w:w="1800" w:type="dxa"/>
            <w:tcBorders>
              <w:top w:val="nil"/>
              <w:left w:val="nil"/>
              <w:bottom w:val="nil"/>
              <w:right w:val="nil"/>
            </w:tcBorders>
            <w:tcMar>
              <w:top w:w="15" w:type="dxa"/>
              <w:left w:w="108" w:type="dxa"/>
              <w:bottom w:w="0" w:type="dxa"/>
              <w:right w:w="108" w:type="dxa"/>
            </w:tcMar>
            <w:hideMark/>
          </w:tcPr>
          <w:p w14:paraId="552294C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AB31F64"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41B32189"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796F2FD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41-50</w:t>
            </w:r>
          </w:p>
        </w:tc>
        <w:tc>
          <w:tcPr>
            <w:tcW w:w="1997" w:type="dxa"/>
            <w:tcBorders>
              <w:top w:val="nil"/>
              <w:left w:val="nil"/>
              <w:bottom w:val="nil"/>
              <w:right w:val="nil"/>
            </w:tcBorders>
            <w:tcMar>
              <w:top w:w="15" w:type="dxa"/>
              <w:left w:w="108" w:type="dxa"/>
              <w:bottom w:w="0" w:type="dxa"/>
              <w:right w:w="108" w:type="dxa"/>
            </w:tcMar>
            <w:hideMark/>
          </w:tcPr>
          <w:p w14:paraId="398AC68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2</w:t>
            </w:r>
          </w:p>
        </w:tc>
        <w:tc>
          <w:tcPr>
            <w:tcW w:w="2070" w:type="dxa"/>
            <w:tcBorders>
              <w:top w:val="nil"/>
              <w:left w:val="nil"/>
              <w:bottom w:val="nil"/>
              <w:right w:val="nil"/>
            </w:tcBorders>
            <w:tcMar>
              <w:top w:w="15" w:type="dxa"/>
              <w:left w:w="108" w:type="dxa"/>
              <w:bottom w:w="0" w:type="dxa"/>
              <w:right w:w="108" w:type="dxa"/>
            </w:tcMar>
            <w:hideMark/>
          </w:tcPr>
          <w:p w14:paraId="1BEF4C9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 (72.72</w:t>
            </w:r>
          </w:p>
        </w:tc>
        <w:tc>
          <w:tcPr>
            <w:tcW w:w="1800" w:type="dxa"/>
            <w:tcBorders>
              <w:top w:val="nil"/>
              <w:left w:val="nil"/>
              <w:bottom w:val="nil"/>
              <w:right w:val="nil"/>
            </w:tcBorders>
            <w:tcMar>
              <w:top w:w="15" w:type="dxa"/>
              <w:left w:w="108" w:type="dxa"/>
              <w:bottom w:w="0" w:type="dxa"/>
              <w:right w:w="108" w:type="dxa"/>
            </w:tcMar>
            <w:hideMark/>
          </w:tcPr>
          <w:p w14:paraId="465AEA84"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5 (16)</w:t>
            </w:r>
          </w:p>
        </w:tc>
        <w:tc>
          <w:tcPr>
            <w:tcW w:w="1530" w:type="dxa"/>
            <w:tcBorders>
              <w:top w:val="nil"/>
              <w:left w:val="nil"/>
              <w:bottom w:val="nil"/>
              <w:right w:val="nil"/>
            </w:tcBorders>
            <w:tcMar>
              <w:top w:w="15" w:type="dxa"/>
              <w:left w:w="108" w:type="dxa"/>
              <w:bottom w:w="0" w:type="dxa"/>
              <w:right w:w="108" w:type="dxa"/>
            </w:tcMar>
            <w:hideMark/>
          </w:tcPr>
          <w:p w14:paraId="28E3AEBC"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B98E0D5"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101A6A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51-60</w:t>
            </w:r>
          </w:p>
        </w:tc>
        <w:tc>
          <w:tcPr>
            <w:tcW w:w="1997" w:type="dxa"/>
            <w:tcBorders>
              <w:top w:val="nil"/>
              <w:left w:val="nil"/>
              <w:bottom w:val="nil"/>
              <w:right w:val="nil"/>
            </w:tcBorders>
            <w:tcMar>
              <w:top w:w="15" w:type="dxa"/>
              <w:left w:w="108" w:type="dxa"/>
              <w:bottom w:w="0" w:type="dxa"/>
              <w:right w:w="108" w:type="dxa"/>
            </w:tcMar>
            <w:hideMark/>
          </w:tcPr>
          <w:p w14:paraId="606CC42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47AE88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100)</w:t>
            </w:r>
          </w:p>
        </w:tc>
        <w:tc>
          <w:tcPr>
            <w:tcW w:w="1800" w:type="dxa"/>
            <w:tcBorders>
              <w:top w:val="nil"/>
              <w:left w:val="nil"/>
              <w:bottom w:val="nil"/>
              <w:right w:val="nil"/>
            </w:tcBorders>
            <w:tcMar>
              <w:top w:w="15" w:type="dxa"/>
              <w:left w:w="108" w:type="dxa"/>
              <w:bottom w:w="0" w:type="dxa"/>
              <w:right w:w="108" w:type="dxa"/>
            </w:tcMar>
            <w:hideMark/>
          </w:tcPr>
          <w:p w14:paraId="0DAFD448"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D6F8D9F"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9E8A122"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22F61D9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61-70</w:t>
            </w:r>
          </w:p>
        </w:tc>
        <w:tc>
          <w:tcPr>
            <w:tcW w:w="1997" w:type="dxa"/>
            <w:tcBorders>
              <w:top w:val="nil"/>
              <w:left w:val="nil"/>
              <w:bottom w:val="nil"/>
              <w:right w:val="nil"/>
            </w:tcBorders>
            <w:tcMar>
              <w:top w:w="15" w:type="dxa"/>
              <w:left w:w="108" w:type="dxa"/>
              <w:bottom w:w="0" w:type="dxa"/>
              <w:right w:w="108" w:type="dxa"/>
            </w:tcMar>
            <w:hideMark/>
          </w:tcPr>
          <w:p w14:paraId="56D9743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6F4BECF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0 (83.33)</w:t>
            </w:r>
          </w:p>
        </w:tc>
        <w:tc>
          <w:tcPr>
            <w:tcW w:w="1800" w:type="dxa"/>
            <w:tcBorders>
              <w:top w:val="nil"/>
              <w:left w:val="nil"/>
              <w:bottom w:val="nil"/>
              <w:right w:val="nil"/>
            </w:tcBorders>
            <w:tcMar>
              <w:top w:w="15" w:type="dxa"/>
              <w:left w:w="108" w:type="dxa"/>
              <w:bottom w:w="0" w:type="dxa"/>
              <w:right w:w="108" w:type="dxa"/>
            </w:tcMar>
            <w:hideMark/>
          </w:tcPr>
          <w:p w14:paraId="4ECFC103"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 xml:space="preserve"> 03 </w:t>
            </w:r>
            <w:r w:rsidRPr="000A0D3C">
              <w:rPr>
                <w:rFonts w:ascii="Arial" w:eastAsia="Times New Roman" w:hAnsi="Arial" w:cs="Arial"/>
                <w:sz w:val="20"/>
                <w:szCs w:val="20"/>
              </w:rPr>
              <w:t>(10)</w:t>
            </w:r>
          </w:p>
        </w:tc>
        <w:tc>
          <w:tcPr>
            <w:tcW w:w="1530" w:type="dxa"/>
            <w:tcBorders>
              <w:top w:val="nil"/>
              <w:left w:val="nil"/>
              <w:bottom w:val="nil"/>
              <w:right w:val="nil"/>
            </w:tcBorders>
            <w:tcMar>
              <w:top w:w="15" w:type="dxa"/>
              <w:left w:w="108" w:type="dxa"/>
              <w:bottom w:w="0" w:type="dxa"/>
              <w:right w:w="108" w:type="dxa"/>
            </w:tcMar>
            <w:hideMark/>
          </w:tcPr>
          <w:p w14:paraId="132C69EF"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36454FEE" w14:textId="77777777" w:rsidTr="00891759">
        <w:trPr>
          <w:trHeight w:val="237"/>
        </w:trPr>
        <w:tc>
          <w:tcPr>
            <w:tcW w:w="1603" w:type="dxa"/>
            <w:tcBorders>
              <w:top w:val="nil"/>
              <w:left w:val="nil"/>
              <w:bottom w:val="nil"/>
              <w:right w:val="nil"/>
            </w:tcBorders>
            <w:tcMar>
              <w:top w:w="15" w:type="dxa"/>
              <w:left w:w="108" w:type="dxa"/>
              <w:bottom w:w="0" w:type="dxa"/>
              <w:right w:w="108" w:type="dxa"/>
            </w:tcMar>
            <w:vAlign w:val="bottom"/>
            <w:hideMark/>
          </w:tcPr>
          <w:p w14:paraId="5C7A6EB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gt;70</w:t>
            </w:r>
          </w:p>
        </w:tc>
        <w:tc>
          <w:tcPr>
            <w:tcW w:w="1997" w:type="dxa"/>
            <w:tcBorders>
              <w:top w:val="nil"/>
              <w:left w:val="nil"/>
              <w:bottom w:val="nil"/>
              <w:right w:val="nil"/>
            </w:tcBorders>
            <w:tcMar>
              <w:top w:w="15" w:type="dxa"/>
              <w:left w:w="108" w:type="dxa"/>
              <w:bottom w:w="0" w:type="dxa"/>
              <w:right w:w="108" w:type="dxa"/>
            </w:tcMar>
            <w:hideMark/>
          </w:tcPr>
          <w:p w14:paraId="5FF73D3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w:t>
            </w:r>
          </w:p>
        </w:tc>
        <w:tc>
          <w:tcPr>
            <w:tcW w:w="2070" w:type="dxa"/>
            <w:tcBorders>
              <w:top w:val="nil"/>
              <w:left w:val="nil"/>
              <w:bottom w:val="nil"/>
              <w:right w:val="nil"/>
            </w:tcBorders>
            <w:tcMar>
              <w:top w:w="15" w:type="dxa"/>
              <w:left w:w="108" w:type="dxa"/>
              <w:bottom w:w="0" w:type="dxa"/>
              <w:right w:w="108" w:type="dxa"/>
            </w:tcMar>
            <w:hideMark/>
          </w:tcPr>
          <w:p w14:paraId="2AF58C0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62050)</w:t>
            </w:r>
          </w:p>
        </w:tc>
        <w:tc>
          <w:tcPr>
            <w:tcW w:w="1800" w:type="dxa"/>
            <w:tcBorders>
              <w:top w:val="nil"/>
              <w:left w:val="nil"/>
              <w:bottom w:val="nil"/>
              <w:right w:val="nil"/>
            </w:tcBorders>
            <w:tcMar>
              <w:top w:w="15" w:type="dxa"/>
              <w:left w:w="108" w:type="dxa"/>
              <w:bottom w:w="0" w:type="dxa"/>
              <w:right w:w="108" w:type="dxa"/>
            </w:tcMar>
            <w:hideMark/>
          </w:tcPr>
          <w:p w14:paraId="2908CE58"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4 (13)</w:t>
            </w:r>
          </w:p>
        </w:tc>
        <w:tc>
          <w:tcPr>
            <w:tcW w:w="1530" w:type="dxa"/>
            <w:tcBorders>
              <w:top w:val="nil"/>
              <w:left w:val="nil"/>
              <w:bottom w:val="nil"/>
              <w:right w:val="nil"/>
            </w:tcBorders>
            <w:tcMar>
              <w:top w:w="15" w:type="dxa"/>
              <w:left w:w="108" w:type="dxa"/>
              <w:bottom w:w="0" w:type="dxa"/>
              <w:right w:w="108" w:type="dxa"/>
            </w:tcMar>
            <w:hideMark/>
          </w:tcPr>
          <w:p w14:paraId="51E0C07D"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755B1087" w14:textId="77777777" w:rsidTr="00891759">
        <w:trPr>
          <w:trHeight w:val="557"/>
        </w:trPr>
        <w:tc>
          <w:tcPr>
            <w:tcW w:w="1603" w:type="dxa"/>
            <w:tcBorders>
              <w:top w:val="nil"/>
              <w:left w:val="nil"/>
              <w:bottom w:val="nil"/>
              <w:right w:val="nil"/>
            </w:tcBorders>
            <w:tcMar>
              <w:top w:w="15" w:type="dxa"/>
              <w:left w:w="108" w:type="dxa"/>
              <w:bottom w:w="0" w:type="dxa"/>
              <w:right w:w="108" w:type="dxa"/>
            </w:tcMar>
            <w:vAlign w:val="bottom"/>
            <w:hideMark/>
          </w:tcPr>
          <w:p w14:paraId="1C1833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b/>
                <w:bCs/>
                <w:color w:val="000000"/>
                <w:sz w:val="20"/>
                <w:szCs w:val="20"/>
              </w:rPr>
              <w:t>Gender</w:t>
            </w:r>
          </w:p>
        </w:tc>
        <w:tc>
          <w:tcPr>
            <w:tcW w:w="1997" w:type="dxa"/>
            <w:tcBorders>
              <w:top w:val="nil"/>
              <w:left w:val="nil"/>
              <w:bottom w:val="nil"/>
              <w:right w:val="nil"/>
            </w:tcBorders>
            <w:tcMar>
              <w:top w:w="15" w:type="dxa"/>
              <w:left w:w="108" w:type="dxa"/>
              <w:bottom w:w="0" w:type="dxa"/>
              <w:right w:w="108" w:type="dxa"/>
            </w:tcMar>
            <w:hideMark/>
          </w:tcPr>
          <w:p w14:paraId="676D5DE2" w14:textId="77777777" w:rsidR="000A0D3C" w:rsidRPr="000A0D3C" w:rsidRDefault="000A0D3C" w:rsidP="00891759">
            <w:pPr>
              <w:spacing w:line="240" w:lineRule="auto"/>
              <w:jc w:val="both"/>
              <w:rPr>
                <w:rFonts w:ascii="Arial" w:eastAsia="Times New Roman" w:hAnsi="Arial" w:cs="Arial"/>
                <w:sz w:val="20"/>
                <w:szCs w:val="20"/>
              </w:rPr>
            </w:pPr>
          </w:p>
        </w:tc>
        <w:tc>
          <w:tcPr>
            <w:tcW w:w="2070" w:type="dxa"/>
            <w:tcBorders>
              <w:top w:val="nil"/>
              <w:left w:val="nil"/>
              <w:bottom w:val="nil"/>
              <w:right w:val="nil"/>
            </w:tcBorders>
            <w:tcMar>
              <w:top w:w="15" w:type="dxa"/>
              <w:left w:w="108" w:type="dxa"/>
              <w:bottom w:w="0" w:type="dxa"/>
              <w:right w:w="108" w:type="dxa"/>
            </w:tcMar>
            <w:hideMark/>
          </w:tcPr>
          <w:p w14:paraId="69B7A774" w14:textId="77777777" w:rsidR="000A0D3C" w:rsidRPr="000A0D3C" w:rsidRDefault="000A0D3C" w:rsidP="00891759">
            <w:pPr>
              <w:spacing w:line="240" w:lineRule="auto"/>
              <w:jc w:val="both"/>
              <w:rPr>
                <w:rFonts w:ascii="Arial" w:eastAsia="Times New Roman" w:hAnsi="Arial" w:cs="Arial"/>
                <w:sz w:val="20"/>
                <w:szCs w:val="20"/>
              </w:rPr>
            </w:pPr>
          </w:p>
        </w:tc>
        <w:tc>
          <w:tcPr>
            <w:tcW w:w="1800" w:type="dxa"/>
            <w:tcBorders>
              <w:top w:val="nil"/>
              <w:left w:val="nil"/>
              <w:bottom w:val="nil"/>
              <w:right w:val="nil"/>
            </w:tcBorders>
            <w:tcMar>
              <w:top w:w="15" w:type="dxa"/>
              <w:left w:w="108" w:type="dxa"/>
              <w:bottom w:w="0" w:type="dxa"/>
              <w:right w:w="108" w:type="dxa"/>
            </w:tcMar>
            <w:hideMark/>
          </w:tcPr>
          <w:p w14:paraId="459FECC0" w14:textId="77777777" w:rsidR="000A0D3C" w:rsidRPr="000A0D3C" w:rsidRDefault="000A0D3C" w:rsidP="00891759">
            <w:pPr>
              <w:spacing w:line="240" w:lineRule="auto"/>
              <w:jc w:val="center"/>
              <w:rPr>
                <w:rFonts w:ascii="Arial" w:eastAsia="Times New Roman" w:hAnsi="Arial" w:cs="Arial"/>
                <w:sz w:val="20"/>
                <w:szCs w:val="20"/>
              </w:rPr>
            </w:pPr>
          </w:p>
        </w:tc>
        <w:tc>
          <w:tcPr>
            <w:tcW w:w="1530" w:type="dxa"/>
            <w:tcBorders>
              <w:top w:val="nil"/>
              <w:left w:val="nil"/>
              <w:bottom w:val="nil"/>
              <w:right w:val="nil"/>
            </w:tcBorders>
            <w:tcMar>
              <w:top w:w="15" w:type="dxa"/>
              <w:left w:w="108" w:type="dxa"/>
              <w:bottom w:w="0" w:type="dxa"/>
              <w:right w:w="108" w:type="dxa"/>
            </w:tcMar>
            <w:hideMark/>
          </w:tcPr>
          <w:p w14:paraId="234A52E6"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F53C615" w14:textId="77777777" w:rsidTr="00891759">
        <w:trPr>
          <w:trHeight w:val="291"/>
        </w:trPr>
        <w:tc>
          <w:tcPr>
            <w:tcW w:w="1603" w:type="dxa"/>
            <w:tcBorders>
              <w:top w:val="nil"/>
              <w:left w:val="nil"/>
              <w:bottom w:val="nil"/>
              <w:right w:val="nil"/>
            </w:tcBorders>
            <w:tcMar>
              <w:top w:w="15" w:type="dxa"/>
              <w:left w:w="108" w:type="dxa"/>
              <w:bottom w:w="0" w:type="dxa"/>
              <w:right w:w="108" w:type="dxa"/>
            </w:tcMar>
            <w:vAlign w:val="bottom"/>
            <w:hideMark/>
          </w:tcPr>
          <w:p w14:paraId="4195F61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Female</w:t>
            </w:r>
          </w:p>
        </w:tc>
        <w:tc>
          <w:tcPr>
            <w:tcW w:w="1997" w:type="dxa"/>
            <w:tcBorders>
              <w:top w:val="nil"/>
              <w:left w:val="nil"/>
              <w:bottom w:val="nil"/>
              <w:right w:val="nil"/>
            </w:tcBorders>
            <w:tcMar>
              <w:top w:w="15" w:type="dxa"/>
              <w:left w:w="108" w:type="dxa"/>
              <w:bottom w:w="0" w:type="dxa"/>
              <w:right w:w="108" w:type="dxa"/>
            </w:tcMar>
            <w:hideMark/>
          </w:tcPr>
          <w:p w14:paraId="310FA6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1</w:t>
            </w:r>
          </w:p>
        </w:tc>
        <w:tc>
          <w:tcPr>
            <w:tcW w:w="2070" w:type="dxa"/>
            <w:tcBorders>
              <w:top w:val="nil"/>
              <w:left w:val="nil"/>
              <w:bottom w:val="nil"/>
              <w:right w:val="nil"/>
            </w:tcBorders>
            <w:tcMar>
              <w:top w:w="15" w:type="dxa"/>
              <w:left w:w="108" w:type="dxa"/>
              <w:bottom w:w="0" w:type="dxa"/>
              <w:right w:w="108" w:type="dxa"/>
            </w:tcMar>
            <w:hideMark/>
          </w:tcPr>
          <w:p w14:paraId="40641F0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31 (76.61)</w:t>
            </w:r>
          </w:p>
        </w:tc>
        <w:tc>
          <w:tcPr>
            <w:tcW w:w="1800" w:type="dxa"/>
            <w:tcBorders>
              <w:top w:val="nil"/>
              <w:left w:val="nil"/>
              <w:bottom w:val="nil"/>
              <w:right w:val="nil"/>
            </w:tcBorders>
            <w:tcMar>
              <w:top w:w="15" w:type="dxa"/>
              <w:left w:w="108" w:type="dxa"/>
              <w:bottom w:w="0" w:type="dxa"/>
              <w:right w:w="108" w:type="dxa"/>
            </w:tcMar>
            <w:hideMark/>
          </w:tcPr>
          <w:p w14:paraId="5C07BC8A"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7</w:t>
            </w:r>
            <w:r w:rsidRPr="000A0D3C">
              <w:rPr>
                <w:rFonts w:ascii="Arial" w:eastAsia="Times New Roman" w:hAnsi="Arial" w:cs="Arial"/>
                <w:sz w:val="20"/>
                <w:szCs w:val="20"/>
              </w:rPr>
              <w:t>(57)</w:t>
            </w:r>
          </w:p>
        </w:tc>
        <w:tc>
          <w:tcPr>
            <w:tcW w:w="1530" w:type="dxa"/>
            <w:tcBorders>
              <w:top w:val="nil"/>
              <w:left w:val="nil"/>
              <w:bottom w:val="nil"/>
              <w:right w:val="nil"/>
            </w:tcBorders>
            <w:tcMar>
              <w:top w:w="15" w:type="dxa"/>
              <w:left w:w="108" w:type="dxa"/>
              <w:bottom w:w="0" w:type="dxa"/>
              <w:right w:w="108" w:type="dxa"/>
            </w:tcMar>
            <w:hideMark/>
          </w:tcPr>
          <w:p w14:paraId="2FD8E84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6.0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4</m:t>
                  </m:r>
                </m:sup>
              </m:sSup>
              <m:r>
                <w:rPr>
                  <w:rFonts w:ascii="Cambria Math" w:eastAsia="Calibri" w:hAnsi="Cambria Math" w:cs="Arial"/>
                  <w:color w:val="000000"/>
                  <w:sz w:val="20"/>
                  <w:szCs w:val="20"/>
                </w:rPr>
                <m:t>*</m:t>
              </m:r>
            </m:oMath>
          </w:p>
        </w:tc>
      </w:tr>
      <w:tr w:rsidR="000A0D3C" w:rsidRPr="000A0D3C" w14:paraId="033B75FF" w14:textId="77777777" w:rsidTr="00891759">
        <w:trPr>
          <w:trHeight w:val="291"/>
        </w:trPr>
        <w:tc>
          <w:tcPr>
            <w:tcW w:w="1603" w:type="dxa"/>
            <w:tcBorders>
              <w:top w:val="nil"/>
              <w:left w:val="nil"/>
              <w:bottom w:val="single" w:sz="8" w:space="0" w:color="000000"/>
              <w:right w:val="nil"/>
            </w:tcBorders>
            <w:tcMar>
              <w:top w:w="15" w:type="dxa"/>
              <w:left w:w="108" w:type="dxa"/>
              <w:bottom w:w="0" w:type="dxa"/>
              <w:right w:w="108" w:type="dxa"/>
            </w:tcMar>
            <w:vAlign w:val="bottom"/>
            <w:hideMark/>
          </w:tcPr>
          <w:p w14:paraId="3BE2E8B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Male</w:t>
            </w:r>
          </w:p>
        </w:tc>
        <w:tc>
          <w:tcPr>
            <w:tcW w:w="1997" w:type="dxa"/>
            <w:tcBorders>
              <w:top w:val="nil"/>
              <w:left w:val="nil"/>
              <w:bottom w:val="single" w:sz="8" w:space="0" w:color="000000"/>
              <w:right w:val="nil"/>
            </w:tcBorders>
            <w:tcMar>
              <w:top w:w="15" w:type="dxa"/>
              <w:left w:w="108" w:type="dxa"/>
              <w:bottom w:w="0" w:type="dxa"/>
              <w:right w:w="108" w:type="dxa"/>
            </w:tcMar>
            <w:hideMark/>
          </w:tcPr>
          <w:p w14:paraId="0B07CE6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53</w:t>
            </w:r>
          </w:p>
        </w:tc>
        <w:tc>
          <w:tcPr>
            <w:tcW w:w="2070" w:type="dxa"/>
            <w:tcBorders>
              <w:top w:val="nil"/>
              <w:left w:val="nil"/>
              <w:bottom w:val="single" w:sz="8" w:space="0" w:color="000000"/>
              <w:right w:val="nil"/>
            </w:tcBorders>
            <w:tcMar>
              <w:top w:w="15" w:type="dxa"/>
              <w:left w:w="108" w:type="dxa"/>
              <w:bottom w:w="0" w:type="dxa"/>
              <w:right w:w="108" w:type="dxa"/>
            </w:tcMar>
            <w:hideMark/>
          </w:tcPr>
          <w:p w14:paraId="458688F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97 (63.40)</w:t>
            </w:r>
          </w:p>
        </w:tc>
        <w:tc>
          <w:tcPr>
            <w:tcW w:w="1800" w:type="dxa"/>
            <w:tcBorders>
              <w:top w:val="nil"/>
              <w:left w:val="nil"/>
              <w:bottom w:val="single" w:sz="8" w:space="0" w:color="000000"/>
              <w:right w:val="nil"/>
            </w:tcBorders>
            <w:tcMar>
              <w:top w:w="15" w:type="dxa"/>
              <w:left w:w="108" w:type="dxa"/>
              <w:bottom w:w="0" w:type="dxa"/>
              <w:right w:w="108" w:type="dxa"/>
            </w:tcMar>
            <w:hideMark/>
          </w:tcPr>
          <w:p w14:paraId="5541E22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3</w:t>
            </w:r>
            <w:r w:rsidRPr="000A0D3C">
              <w:rPr>
                <w:rFonts w:ascii="Arial" w:eastAsia="Times New Roman" w:hAnsi="Arial" w:cs="Arial"/>
                <w:sz w:val="20"/>
                <w:szCs w:val="20"/>
              </w:rPr>
              <w:t>(43)</w:t>
            </w:r>
          </w:p>
        </w:tc>
        <w:tc>
          <w:tcPr>
            <w:tcW w:w="1530" w:type="dxa"/>
            <w:tcBorders>
              <w:top w:val="nil"/>
              <w:left w:val="nil"/>
              <w:bottom w:val="single" w:sz="8" w:space="0" w:color="000000"/>
              <w:right w:val="nil"/>
            </w:tcBorders>
            <w:tcMar>
              <w:top w:w="15" w:type="dxa"/>
              <w:left w:w="108" w:type="dxa"/>
              <w:bottom w:w="0" w:type="dxa"/>
              <w:right w:w="108" w:type="dxa"/>
            </w:tcMar>
            <w:hideMark/>
          </w:tcPr>
          <w:p w14:paraId="5B8E756B" w14:textId="77777777" w:rsidR="000A0D3C" w:rsidRPr="000A0D3C" w:rsidRDefault="000A0D3C" w:rsidP="00891759">
            <w:pPr>
              <w:spacing w:after="0" w:line="240" w:lineRule="auto"/>
              <w:jc w:val="both"/>
              <w:rPr>
                <w:rFonts w:ascii="Arial" w:eastAsia="Times New Roman" w:hAnsi="Arial" w:cs="Arial"/>
                <w:sz w:val="20"/>
                <w:szCs w:val="20"/>
              </w:rPr>
            </w:pPr>
          </w:p>
        </w:tc>
      </w:tr>
    </w:tbl>
    <w:p w14:paraId="1B2A6F3C" w14:textId="77777777" w:rsidR="000A0D3C" w:rsidRPr="000A0D3C" w:rsidRDefault="000A0D3C" w:rsidP="000A0D3C">
      <w:pPr>
        <w:shd w:val="clear" w:color="auto" w:fill="FFFFFF"/>
        <w:spacing w:line="240" w:lineRule="auto"/>
        <w:jc w:val="both"/>
        <w:rPr>
          <w:rFonts w:ascii="Arial" w:hAnsi="Arial" w:cs="Arial"/>
          <w:b/>
          <w:bCs/>
          <w:sz w:val="20"/>
          <w:szCs w:val="20"/>
        </w:rPr>
      </w:pPr>
    </w:p>
    <w:p w14:paraId="45FA2219" w14:textId="77777777" w:rsidR="000A0D3C" w:rsidRPr="000A0D3C" w:rsidRDefault="000A0D3C" w:rsidP="000A0D3C">
      <w:pPr>
        <w:shd w:val="clear" w:color="auto" w:fill="FFFFFF"/>
        <w:spacing w:line="240" w:lineRule="auto"/>
        <w:jc w:val="both"/>
        <w:rPr>
          <w:rFonts w:ascii="Arial" w:hAnsi="Arial" w:cs="Arial"/>
          <w:b/>
          <w:bCs/>
          <w:sz w:val="20"/>
          <w:szCs w:val="20"/>
        </w:rPr>
      </w:pPr>
    </w:p>
    <w:p w14:paraId="27FAE6A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noProof/>
          <w:sz w:val="20"/>
          <w:szCs w:val="20"/>
        </w:rPr>
        <w:lastRenderedPageBreak/>
        <w:drawing>
          <wp:inline distT="0" distB="0" distL="0" distR="0" wp14:anchorId="48C59DAD" wp14:editId="603EC20C">
            <wp:extent cx="4572000" cy="2743200"/>
            <wp:effectExtent l="0" t="0" r="0" b="0"/>
            <wp:docPr id="1400620743" name="Chart 1">
              <a:extLst xmlns:a="http://schemas.openxmlformats.org/drawingml/2006/main">
                <a:ext uri="{FF2B5EF4-FFF2-40B4-BE49-F238E27FC236}">
                  <a16:creationId xmlns:a16="http://schemas.microsoft.com/office/drawing/2014/main" id="{9470538D-87D6-07DC-22A2-6A9BED5CF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F6EAE9D"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ure 1: Serogroup Distribution of </w:t>
      </w:r>
      <w:r w:rsidRPr="000A0D3C">
        <w:rPr>
          <w:rFonts w:ascii="Arial" w:hAnsi="Arial" w:cs="Arial"/>
          <w:b/>
          <w:bCs/>
          <w:i/>
          <w:iCs/>
          <w:sz w:val="20"/>
          <w:szCs w:val="20"/>
        </w:rPr>
        <w:t>Shigella</w:t>
      </w:r>
      <w:r w:rsidRPr="000A0D3C">
        <w:rPr>
          <w:rFonts w:ascii="Arial" w:hAnsi="Arial" w:cs="Arial"/>
          <w:b/>
          <w:bCs/>
          <w:sz w:val="20"/>
          <w:szCs w:val="20"/>
        </w:rPr>
        <w:t xml:space="preserve"> species (n=30) Isolated in this study</w:t>
      </w:r>
    </w:p>
    <w:p w14:paraId="342DAE1A" w14:textId="77777777" w:rsidR="000A0D3C" w:rsidRPr="000A0D3C" w:rsidRDefault="000A0D3C" w:rsidP="000A0D3C">
      <w:pPr>
        <w:shd w:val="clear" w:color="auto" w:fill="FFFFFF"/>
        <w:spacing w:line="240" w:lineRule="auto"/>
        <w:jc w:val="both"/>
        <w:rPr>
          <w:rFonts w:ascii="Arial" w:hAnsi="Arial" w:cs="Arial"/>
          <w:b/>
          <w:bCs/>
        </w:rPr>
      </w:pPr>
    </w:p>
    <w:p w14:paraId="577CF8F4" w14:textId="77777777" w:rsidR="000A0D3C" w:rsidRPr="000A0D3C" w:rsidRDefault="000A0D3C" w:rsidP="000A0D3C">
      <w:pPr>
        <w:shd w:val="clear" w:color="auto" w:fill="FFFFFF"/>
        <w:spacing w:line="240" w:lineRule="auto"/>
        <w:jc w:val="both"/>
        <w:rPr>
          <w:rFonts w:ascii="Arial" w:hAnsi="Arial" w:cs="Arial"/>
          <w:b/>
          <w:bCs/>
          <w:sz w:val="22"/>
          <w:szCs w:val="22"/>
        </w:rPr>
      </w:pPr>
      <w:r w:rsidRPr="000A0D3C">
        <w:rPr>
          <w:rFonts w:ascii="Arial" w:hAnsi="Arial" w:cs="Arial"/>
          <w:b/>
          <w:bCs/>
          <w:sz w:val="22"/>
          <w:szCs w:val="22"/>
        </w:rPr>
        <w:t xml:space="preserve">3.2 Antibiotic Susceptibility Profile of Isolated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70679CDA" w14:textId="77777777"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antimicrobial susceptibility testing (AST) results (table 2) demonstrated that the isolated </w:t>
      </w:r>
      <w:r w:rsidRPr="000A0D3C">
        <w:rPr>
          <w:rFonts w:ascii="Arial" w:hAnsi="Arial" w:cs="Arial"/>
          <w:i/>
          <w:iCs/>
          <w:sz w:val="20"/>
          <w:szCs w:val="20"/>
        </w:rPr>
        <w:t>Shigella</w:t>
      </w:r>
      <w:r w:rsidRPr="000A0D3C">
        <w:rPr>
          <w:rFonts w:ascii="Arial" w:hAnsi="Arial" w:cs="Arial"/>
          <w:sz w:val="20"/>
          <w:szCs w:val="20"/>
        </w:rPr>
        <w:t xml:space="preserve"> species have highest (100%) resistance to Cefuroxime (1 µg), High resistance (97%) were also observed against both Ceftazidime (10 µg), Clindamycin (10 µg) followed by Ampicillin (10 µg) – 80%, Amoxicillin-Clavulanic Acid (30 µg) – 78%, 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 – 64%, Tetracycline (30) – 63%, Imipenem (10) – 53%. Highest susceptibilities were recorded for Amikacin (30 µg), Chloramphenicol (30 µg), Azithromycin (15 µg) and Piperacillin-Tazobactam (110 µg) at 93%, 90% 85% and 60% respectively while Cefixime (5 µg) and Streptomycin (5) are more of intermediate rather than resistant or sensitive, Ceftriaxone (30 µg) and Levofloxacin (15 µg) both at – 53%, are weakly susceptible.</w:t>
      </w:r>
    </w:p>
    <w:p w14:paraId="51F94CD5"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2: Distribution of </w:t>
      </w:r>
      <w:r w:rsidRPr="000A0D3C">
        <w:rPr>
          <w:rFonts w:ascii="Arial" w:hAnsi="Arial" w:cs="Arial"/>
          <w:b/>
          <w:bCs/>
          <w:i/>
          <w:iCs/>
          <w:sz w:val="20"/>
          <w:szCs w:val="20"/>
        </w:rPr>
        <w:t>Shigella</w:t>
      </w:r>
      <w:r w:rsidRPr="000A0D3C">
        <w:rPr>
          <w:rFonts w:ascii="Arial" w:hAnsi="Arial" w:cs="Arial"/>
          <w:b/>
          <w:bCs/>
          <w:sz w:val="20"/>
          <w:szCs w:val="20"/>
        </w:rPr>
        <w:t xml:space="preserve"> Isolated According to Antibiotics Susceptibility Pattern</w:t>
      </w:r>
    </w:p>
    <w:tbl>
      <w:tblPr>
        <w:tblW w:w="0" w:type="auto"/>
        <w:tblCellMar>
          <w:left w:w="0" w:type="dxa"/>
          <w:right w:w="0" w:type="dxa"/>
        </w:tblCellMar>
        <w:tblLook w:val="04A0" w:firstRow="1" w:lastRow="0" w:firstColumn="1" w:lastColumn="0" w:noHBand="0" w:noVBand="1"/>
      </w:tblPr>
      <w:tblGrid>
        <w:gridCol w:w="3510"/>
        <w:gridCol w:w="2326"/>
        <w:gridCol w:w="1961"/>
        <w:gridCol w:w="1563"/>
      </w:tblGrid>
      <w:tr w:rsidR="000A0D3C" w:rsidRPr="000A0D3C" w14:paraId="18EA47C9" w14:textId="77777777" w:rsidTr="00891759">
        <w:trPr>
          <w:trHeight w:val="969"/>
        </w:trPr>
        <w:tc>
          <w:tcPr>
            <w:tcW w:w="3510" w:type="dxa"/>
            <w:tcBorders>
              <w:top w:val="single" w:sz="8" w:space="0" w:color="000000"/>
              <w:left w:val="nil"/>
              <w:bottom w:val="nil"/>
              <w:right w:val="nil"/>
            </w:tcBorders>
            <w:tcMar>
              <w:top w:w="10" w:type="dxa"/>
              <w:left w:w="71" w:type="dxa"/>
              <w:bottom w:w="0" w:type="dxa"/>
              <w:right w:w="71" w:type="dxa"/>
            </w:tcMar>
            <w:hideMark/>
          </w:tcPr>
          <w:p w14:paraId="6405681C" w14:textId="77777777" w:rsidR="000A0D3C" w:rsidRPr="000A0D3C" w:rsidRDefault="000A0D3C" w:rsidP="00891759">
            <w:pPr>
              <w:shd w:val="clear" w:color="auto" w:fill="FFFFFF"/>
              <w:spacing w:line="240" w:lineRule="auto"/>
              <w:jc w:val="both"/>
              <w:rPr>
                <w:rFonts w:ascii="Arial" w:hAnsi="Arial" w:cs="Arial"/>
                <w:b/>
                <w:bCs/>
                <w:sz w:val="20"/>
                <w:szCs w:val="20"/>
              </w:rPr>
            </w:pPr>
          </w:p>
        </w:tc>
        <w:tc>
          <w:tcPr>
            <w:tcW w:w="5850" w:type="dxa"/>
            <w:gridSpan w:val="3"/>
            <w:tcBorders>
              <w:top w:val="single" w:sz="8" w:space="0" w:color="000000"/>
              <w:left w:val="nil"/>
              <w:bottom w:val="single" w:sz="8" w:space="0" w:color="000000"/>
              <w:right w:val="nil"/>
            </w:tcBorders>
            <w:tcMar>
              <w:top w:w="10" w:type="dxa"/>
              <w:left w:w="71" w:type="dxa"/>
              <w:bottom w:w="0" w:type="dxa"/>
              <w:right w:w="71" w:type="dxa"/>
            </w:tcMar>
            <w:hideMark/>
          </w:tcPr>
          <w:p w14:paraId="3E77E71E" w14:textId="77777777" w:rsidR="000A0D3C" w:rsidRPr="000A0D3C" w:rsidRDefault="000A0D3C" w:rsidP="00891759">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No. (%) of </w:t>
            </w:r>
            <w:r w:rsidRPr="000A0D3C">
              <w:rPr>
                <w:rFonts w:ascii="Arial" w:hAnsi="Arial" w:cs="Arial"/>
                <w:b/>
                <w:bCs/>
                <w:i/>
                <w:iCs/>
                <w:sz w:val="20"/>
                <w:szCs w:val="20"/>
              </w:rPr>
              <w:t>Shigella sp</w:t>
            </w:r>
            <w:r w:rsidRPr="000A0D3C">
              <w:rPr>
                <w:rFonts w:ascii="Arial" w:hAnsi="Arial" w:cs="Arial"/>
                <w:b/>
                <w:bCs/>
                <w:sz w:val="20"/>
                <w:szCs w:val="20"/>
              </w:rPr>
              <w:t>. Isolates (n=30) and their Susceptibility Pattern</w:t>
            </w:r>
          </w:p>
        </w:tc>
      </w:tr>
      <w:tr w:rsidR="000A0D3C" w:rsidRPr="000A0D3C" w14:paraId="3349FDD1" w14:textId="77777777" w:rsidTr="00891759">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6ED0B45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ntibiotics(µg)</w:t>
            </w:r>
          </w:p>
        </w:tc>
        <w:tc>
          <w:tcPr>
            <w:tcW w:w="1487" w:type="dxa"/>
            <w:tcBorders>
              <w:top w:val="single" w:sz="8" w:space="0" w:color="000000"/>
              <w:left w:val="nil"/>
              <w:bottom w:val="single" w:sz="8" w:space="0" w:color="000000"/>
              <w:right w:val="nil"/>
            </w:tcBorders>
            <w:tcMar>
              <w:top w:w="10" w:type="dxa"/>
              <w:left w:w="71" w:type="dxa"/>
              <w:bottom w:w="0" w:type="dxa"/>
              <w:right w:w="71" w:type="dxa"/>
            </w:tcMar>
            <w:hideMark/>
          </w:tcPr>
          <w:p w14:paraId="57A39B5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Sensitiv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3A8C215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Intermediat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2CE6F4C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Resistant</w:t>
            </w:r>
          </w:p>
        </w:tc>
      </w:tr>
      <w:tr w:rsidR="000A0D3C" w:rsidRPr="000A0D3C" w14:paraId="5621ED9C" w14:textId="77777777" w:rsidTr="00891759">
        <w:trPr>
          <w:trHeight w:val="469"/>
        </w:trPr>
        <w:tc>
          <w:tcPr>
            <w:tcW w:w="3510" w:type="dxa"/>
            <w:tcBorders>
              <w:top w:val="single" w:sz="8" w:space="0" w:color="000000"/>
              <w:left w:val="nil"/>
              <w:bottom w:val="nil"/>
              <w:right w:val="nil"/>
            </w:tcBorders>
            <w:tcMar>
              <w:top w:w="10" w:type="dxa"/>
              <w:left w:w="71" w:type="dxa"/>
              <w:bottom w:w="0" w:type="dxa"/>
              <w:right w:w="71" w:type="dxa"/>
            </w:tcMar>
            <w:hideMark/>
          </w:tcPr>
          <w:p w14:paraId="389B0E3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uroxime (1)</w:t>
            </w:r>
          </w:p>
        </w:tc>
        <w:tc>
          <w:tcPr>
            <w:tcW w:w="1487" w:type="dxa"/>
            <w:tcBorders>
              <w:top w:val="single" w:sz="8" w:space="0" w:color="000000"/>
              <w:left w:val="nil"/>
              <w:bottom w:val="nil"/>
              <w:right w:val="nil"/>
            </w:tcBorders>
            <w:tcMar>
              <w:top w:w="10" w:type="dxa"/>
              <w:left w:w="71" w:type="dxa"/>
              <w:bottom w:w="0" w:type="dxa"/>
              <w:right w:w="71" w:type="dxa"/>
            </w:tcMar>
            <w:hideMark/>
          </w:tcPr>
          <w:p w14:paraId="2F7E602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single" w:sz="8" w:space="0" w:color="000000"/>
              <w:left w:val="nil"/>
              <w:bottom w:val="nil"/>
              <w:right w:val="nil"/>
            </w:tcBorders>
            <w:tcMar>
              <w:top w:w="10" w:type="dxa"/>
              <w:left w:w="71" w:type="dxa"/>
              <w:bottom w:w="0" w:type="dxa"/>
              <w:right w:w="71" w:type="dxa"/>
            </w:tcMar>
            <w:hideMark/>
          </w:tcPr>
          <w:p w14:paraId="1E3A924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 (00.00)</w:t>
            </w:r>
          </w:p>
        </w:tc>
        <w:tc>
          <w:tcPr>
            <w:tcW w:w="0" w:type="auto"/>
            <w:tcBorders>
              <w:top w:val="single" w:sz="8" w:space="0" w:color="000000"/>
              <w:left w:val="nil"/>
              <w:bottom w:val="nil"/>
              <w:right w:val="nil"/>
            </w:tcBorders>
            <w:tcMar>
              <w:top w:w="10" w:type="dxa"/>
              <w:left w:w="71" w:type="dxa"/>
              <w:bottom w:w="0" w:type="dxa"/>
              <w:right w:w="71" w:type="dxa"/>
            </w:tcMar>
            <w:hideMark/>
          </w:tcPr>
          <w:p w14:paraId="480A81C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30(100)</w:t>
            </w:r>
          </w:p>
        </w:tc>
      </w:tr>
      <w:tr w:rsidR="000A0D3C" w:rsidRPr="000A0D3C" w14:paraId="2E722ECD"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EA5619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tazidime (10)</w:t>
            </w:r>
          </w:p>
        </w:tc>
        <w:tc>
          <w:tcPr>
            <w:tcW w:w="1487" w:type="dxa"/>
            <w:tcBorders>
              <w:top w:val="nil"/>
              <w:left w:val="nil"/>
              <w:bottom w:val="nil"/>
              <w:right w:val="nil"/>
            </w:tcBorders>
            <w:tcMar>
              <w:top w:w="10" w:type="dxa"/>
              <w:left w:w="71" w:type="dxa"/>
              <w:bottom w:w="0" w:type="dxa"/>
              <w:right w:w="71" w:type="dxa"/>
            </w:tcMar>
            <w:hideMark/>
          </w:tcPr>
          <w:p w14:paraId="599E01F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1DBD995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0DAFDB0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1C1ED0C2"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D7A3C1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ixime (5)</w:t>
            </w:r>
          </w:p>
        </w:tc>
        <w:tc>
          <w:tcPr>
            <w:tcW w:w="1487" w:type="dxa"/>
            <w:tcBorders>
              <w:top w:val="nil"/>
              <w:left w:val="nil"/>
              <w:bottom w:val="nil"/>
              <w:right w:val="nil"/>
            </w:tcBorders>
            <w:tcMar>
              <w:top w:w="10" w:type="dxa"/>
              <w:left w:w="71" w:type="dxa"/>
              <w:bottom w:w="0" w:type="dxa"/>
              <w:right w:w="71" w:type="dxa"/>
            </w:tcMar>
            <w:hideMark/>
          </w:tcPr>
          <w:p w14:paraId="05606BD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c>
          <w:tcPr>
            <w:tcW w:w="0" w:type="auto"/>
            <w:tcBorders>
              <w:top w:val="nil"/>
              <w:left w:val="nil"/>
              <w:bottom w:val="nil"/>
              <w:right w:val="nil"/>
            </w:tcBorders>
            <w:tcMar>
              <w:top w:w="10" w:type="dxa"/>
              <w:left w:w="71" w:type="dxa"/>
              <w:bottom w:w="0" w:type="dxa"/>
              <w:right w:w="71" w:type="dxa"/>
            </w:tcMar>
            <w:hideMark/>
          </w:tcPr>
          <w:p w14:paraId="5F14F79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426AF3F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r>
      <w:tr w:rsidR="000A0D3C" w:rsidRPr="000A0D3C" w14:paraId="5B4F9F2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53B5D8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triaxone (30)</w:t>
            </w:r>
          </w:p>
        </w:tc>
        <w:tc>
          <w:tcPr>
            <w:tcW w:w="1487" w:type="dxa"/>
            <w:tcBorders>
              <w:top w:val="nil"/>
              <w:left w:val="nil"/>
              <w:bottom w:val="nil"/>
              <w:right w:val="nil"/>
            </w:tcBorders>
            <w:tcMar>
              <w:top w:w="10" w:type="dxa"/>
              <w:left w:w="71" w:type="dxa"/>
              <w:bottom w:w="0" w:type="dxa"/>
              <w:right w:w="71" w:type="dxa"/>
            </w:tcMar>
            <w:hideMark/>
          </w:tcPr>
          <w:p w14:paraId="317F9640"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06B3F46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c>
          <w:tcPr>
            <w:tcW w:w="0" w:type="auto"/>
            <w:tcBorders>
              <w:top w:val="nil"/>
              <w:left w:val="nil"/>
              <w:bottom w:val="nil"/>
              <w:right w:val="nil"/>
            </w:tcBorders>
            <w:tcMar>
              <w:top w:w="10" w:type="dxa"/>
              <w:left w:w="71" w:type="dxa"/>
              <w:bottom w:w="0" w:type="dxa"/>
              <w:right w:w="71" w:type="dxa"/>
            </w:tcMar>
            <w:hideMark/>
          </w:tcPr>
          <w:p w14:paraId="40B42DD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r>
      <w:tr w:rsidR="000A0D3C" w:rsidRPr="000A0D3C" w14:paraId="7956B8B3"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89A1D7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oxicillin-Clavulanic Acid (30)</w:t>
            </w:r>
          </w:p>
        </w:tc>
        <w:tc>
          <w:tcPr>
            <w:tcW w:w="1487" w:type="dxa"/>
            <w:tcBorders>
              <w:top w:val="nil"/>
              <w:left w:val="nil"/>
              <w:bottom w:val="nil"/>
              <w:right w:val="nil"/>
            </w:tcBorders>
            <w:tcMar>
              <w:top w:w="10" w:type="dxa"/>
              <w:left w:w="71" w:type="dxa"/>
              <w:bottom w:w="0" w:type="dxa"/>
              <w:right w:w="71" w:type="dxa"/>
            </w:tcMar>
            <w:hideMark/>
          </w:tcPr>
          <w:p w14:paraId="6B687CA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c>
          <w:tcPr>
            <w:tcW w:w="0" w:type="auto"/>
            <w:tcBorders>
              <w:top w:val="nil"/>
              <w:left w:val="nil"/>
              <w:bottom w:val="nil"/>
              <w:right w:val="nil"/>
            </w:tcBorders>
            <w:tcMar>
              <w:top w:w="10" w:type="dxa"/>
              <w:left w:w="71" w:type="dxa"/>
              <w:bottom w:w="0" w:type="dxa"/>
              <w:right w:w="71" w:type="dxa"/>
            </w:tcMar>
            <w:hideMark/>
          </w:tcPr>
          <w:p w14:paraId="2283BFA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335C5C8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3(76.00)</w:t>
            </w:r>
          </w:p>
        </w:tc>
      </w:tr>
      <w:tr w:rsidR="000A0D3C" w:rsidRPr="000A0D3C" w14:paraId="699E0379"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0EF8AF6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picillin (10)</w:t>
            </w:r>
          </w:p>
        </w:tc>
        <w:tc>
          <w:tcPr>
            <w:tcW w:w="1487" w:type="dxa"/>
            <w:tcBorders>
              <w:top w:val="nil"/>
              <w:left w:val="nil"/>
              <w:bottom w:val="nil"/>
              <w:right w:val="nil"/>
            </w:tcBorders>
            <w:tcMar>
              <w:top w:w="10" w:type="dxa"/>
              <w:left w:w="71" w:type="dxa"/>
              <w:bottom w:w="0" w:type="dxa"/>
              <w:right w:w="71" w:type="dxa"/>
            </w:tcMar>
            <w:hideMark/>
          </w:tcPr>
          <w:p w14:paraId="756EC0E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34EC96F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7367A12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4(80.00)</w:t>
            </w:r>
          </w:p>
        </w:tc>
      </w:tr>
      <w:tr w:rsidR="000A0D3C" w:rsidRPr="000A0D3C" w14:paraId="5E679BB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DF81CA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lastRenderedPageBreak/>
              <w:t>Piperacillin-Tazobactam (110)</w:t>
            </w:r>
          </w:p>
        </w:tc>
        <w:tc>
          <w:tcPr>
            <w:tcW w:w="1487" w:type="dxa"/>
            <w:tcBorders>
              <w:top w:val="nil"/>
              <w:left w:val="nil"/>
              <w:bottom w:val="nil"/>
              <w:right w:val="nil"/>
            </w:tcBorders>
            <w:tcMar>
              <w:top w:w="10" w:type="dxa"/>
              <w:left w:w="71" w:type="dxa"/>
              <w:bottom w:w="0" w:type="dxa"/>
              <w:right w:w="71" w:type="dxa"/>
            </w:tcMar>
            <w:hideMark/>
          </w:tcPr>
          <w:p w14:paraId="62715CB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8(60.00)</w:t>
            </w:r>
          </w:p>
        </w:tc>
        <w:tc>
          <w:tcPr>
            <w:tcW w:w="0" w:type="auto"/>
            <w:tcBorders>
              <w:top w:val="nil"/>
              <w:left w:val="nil"/>
              <w:bottom w:val="nil"/>
              <w:right w:val="nil"/>
            </w:tcBorders>
            <w:tcMar>
              <w:top w:w="10" w:type="dxa"/>
              <w:left w:w="71" w:type="dxa"/>
              <w:bottom w:w="0" w:type="dxa"/>
              <w:right w:w="71" w:type="dxa"/>
            </w:tcMar>
            <w:hideMark/>
          </w:tcPr>
          <w:p w14:paraId="31FE84C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7(23.00)</w:t>
            </w:r>
          </w:p>
        </w:tc>
        <w:tc>
          <w:tcPr>
            <w:tcW w:w="0" w:type="auto"/>
            <w:tcBorders>
              <w:top w:val="nil"/>
              <w:left w:val="nil"/>
              <w:bottom w:val="nil"/>
              <w:right w:val="nil"/>
            </w:tcBorders>
            <w:tcMar>
              <w:top w:w="10" w:type="dxa"/>
              <w:left w:w="71" w:type="dxa"/>
              <w:bottom w:w="0" w:type="dxa"/>
              <w:right w:w="71" w:type="dxa"/>
            </w:tcMar>
            <w:hideMark/>
          </w:tcPr>
          <w:p w14:paraId="0C38141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r>
      <w:tr w:rsidR="000A0D3C" w:rsidRPr="000A0D3C" w14:paraId="12A16AE3"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47CE4BE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Imipenem (10)</w:t>
            </w:r>
          </w:p>
        </w:tc>
        <w:tc>
          <w:tcPr>
            <w:tcW w:w="1487" w:type="dxa"/>
            <w:tcBorders>
              <w:top w:val="nil"/>
              <w:left w:val="nil"/>
              <w:bottom w:val="nil"/>
              <w:right w:val="nil"/>
            </w:tcBorders>
            <w:tcMar>
              <w:top w:w="10" w:type="dxa"/>
              <w:left w:w="71" w:type="dxa"/>
              <w:bottom w:w="0" w:type="dxa"/>
              <w:right w:w="71" w:type="dxa"/>
            </w:tcMar>
            <w:hideMark/>
          </w:tcPr>
          <w:p w14:paraId="5043614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c>
          <w:tcPr>
            <w:tcW w:w="0" w:type="auto"/>
            <w:tcBorders>
              <w:top w:val="nil"/>
              <w:left w:val="nil"/>
              <w:bottom w:val="nil"/>
              <w:right w:val="nil"/>
            </w:tcBorders>
            <w:tcMar>
              <w:top w:w="10" w:type="dxa"/>
              <w:left w:w="71" w:type="dxa"/>
              <w:bottom w:w="0" w:type="dxa"/>
              <w:right w:w="71" w:type="dxa"/>
            </w:tcMar>
            <w:hideMark/>
          </w:tcPr>
          <w:p w14:paraId="43F85BC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29E6B45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r>
      <w:tr w:rsidR="000A0D3C" w:rsidRPr="000A0D3C" w14:paraId="5390704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558E54E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iprofloxacin (5)</w:t>
            </w:r>
          </w:p>
        </w:tc>
        <w:tc>
          <w:tcPr>
            <w:tcW w:w="1487" w:type="dxa"/>
            <w:tcBorders>
              <w:top w:val="nil"/>
              <w:left w:val="nil"/>
              <w:bottom w:val="nil"/>
              <w:right w:val="nil"/>
            </w:tcBorders>
            <w:tcMar>
              <w:top w:w="10" w:type="dxa"/>
              <w:left w:w="71" w:type="dxa"/>
              <w:bottom w:w="0" w:type="dxa"/>
              <w:right w:w="71" w:type="dxa"/>
            </w:tcMar>
            <w:hideMark/>
          </w:tcPr>
          <w:p w14:paraId="505C75A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061AE0B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6(20.00)</w:t>
            </w:r>
          </w:p>
        </w:tc>
        <w:tc>
          <w:tcPr>
            <w:tcW w:w="0" w:type="auto"/>
            <w:tcBorders>
              <w:top w:val="nil"/>
              <w:left w:val="nil"/>
              <w:bottom w:val="nil"/>
              <w:right w:val="nil"/>
            </w:tcBorders>
            <w:tcMar>
              <w:top w:w="10" w:type="dxa"/>
              <w:left w:w="71" w:type="dxa"/>
              <w:bottom w:w="0" w:type="dxa"/>
              <w:right w:w="71" w:type="dxa"/>
            </w:tcMar>
            <w:hideMark/>
          </w:tcPr>
          <w:p w14:paraId="502C6E4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6F2A427F"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730AB6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Levofloxacin (15)</w:t>
            </w:r>
          </w:p>
        </w:tc>
        <w:tc>
          <w:tcPr>
            <w:tcW w:w="1487" w:type="dxa"/>
            <w:tcBorders>
              <w:top w:val="nil"/>
              <w:left w:val="nil"/>
              <w:bottom w:val="nil"/>
              <w:right w:val="nil"/>
            </w:tcBorders>
            <w:tcMar>
              <w:top w:w="10" w:type="dxa"/>
              <w:left w:w="71" w:type="dxa"/>
              <w:bottom w:w="0" w:type="dxa"/>
              <w:right w:w="71" w:type="dxa"/>
            </w:tcMar>
            <w:hideMark/>
          </w:tcPr>
          <w:p w14:paraId="512DB86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6207797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53CCB43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r>
      <w:tr w:rsidR="000A0D3C" w:rsidRPr="000A0D3C" w14:paraId="1F112F32"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4345FBE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ikacin (30)</w:t>
            </w:r>
          </w:p>
        </w:tc>
        <w:tc>
          <w:tcPr>
            <w:tcW w:w="1487" w:type="dxa"/>
            <w:tcBorders>
              <w:top w:val="nil"/>
              <w:left w:val="nil"/>
              <w:bottom w:val="nil"/>
              <w:right w:val="nil"/>
            </w:tcBorders>
            <w:tcMar>
              <w:top w:w="10" w:type="dxa"/>
              <w:left w:w="71" w:type="dxa"/>
              <w:bottom w:w="0" w:type="dxa"/>
              <w:right w:w="71" w:type="dxa"/>
            </w:tcMar>
            <w:hideMark/>
          </w:tcPr>
          <w:p w14:paraId="6EDD607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8(93.00)</w:t>
            </w:r>
          </w:p>
        </w:tc>
        <w:tc>
          <w:tcPr>
            <w:tcW w:w="0" w:type="auto"/>
            <w:tcBorders>
              <w:top w:val="nil"/>
              <w:left w:val="nil"/>
              <w:bottom w:val="nil"/>
              <w:right w:val="nil"/>
            </w:tcBorders>
            <w:tcMar>
              <w:top w:w="10" w:type="dxa"/>
              <w:left w:w="71" w:type="dxa"/>
              <w:bottom w:w="0" w:type="dxa"/>
              <w:right w:w="71" w:type="dxa"/>
            </w:tcMar>
            <w:hideMark/>
          </w:tcPr>
          <w:p w14:paraId="3DCAEB7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2CB7B7C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r>
      <w:tr w:rsidR="000A0D3C" w:rsidRPr="000A0D3C" w14:paraId="5F345611" w14:textId="77777777" w:rsidTr="00891759">
        <w:trPr>
          <w:trHeight w:val="469"/>
        </w:trPr>
        <w:tc>
          <w:tcPr>
            <w:tcW w:w="3510" w:type="dxa"/>
            <w:tcBorders>
              <w:top w:val="nil"/>
              <w:left w:val="nil"/>
              <w:bottom w:val="nil"/>
              <w:right w:val="nil"/>
            </w:tcBorders>
            <w:tcMar>
              <w:top w:w="10" w:type="dxa"/>
              <w:left w:w="71" w:type="dxa"/>
              <w:bottom w:w="0" w:type="dxa"/>
              <w:right w:w="71" w:type="dxa"/>
            </w:tcMar>
            <w:vAlign w:val="bottom"/>
            <w:hideMark/>
          </w:tcPr>
          <w:p w14:paraId="714C60F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Streptomycin (5)</w:t>
            </w:r>
          </w:p>
        </w:tc>
        <w:tc>
          <w:tcPr>
            <w:tcW w:w="1487" w:type="dxa"/>
            <w:tcBorders>
              <w:top w:val="nil"/>
              <w:left w:val="nil"/>
              <w:bottom w:val="nil"/>
              <w:right w:val="nil"/>
            </w:tcBorders>
            <w:tcMar>
              <w:top w:w="10" w:type="dxa"/>
              <w:left w:w="71" w:type="dxa"/>
              <w:bottom w:w="0" w:type="dxa"/>
              <w:right w:w="71" w:type="dxa"/>
            </w:tcMar>
            <w:vAlign w:val="bottom"/>
            <w:hideMark/>
          </w:tcPr>
          <w:p w14:paraId="1A30A85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c>
          <w:tcPr>
            <w:tcW w:w="0" w:type="auto"/>
            <w:tcBorders>
              <w:top w:val="nil"/>
              <w:left w:val="nil"/>
              <w:bottom w:val="nil"/>
              <w:right w:val="nil"/>
            </w:tcBorders>
            <w:tcMar>
              <w:top w:w="10" w:type="dxa"/>
              <w:left w:w="71" w:type="dxa"/>
              <w:bottom w:w="0" w:type="dxa"/>
              <w:right w:w="71" w:type="dxa"/>
            </w:tcMar>
            <w:hideMark/>
          </w:tcPr>
          <w:p w14:paraId="57B7E04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44251F7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1BFB8E5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75D6BB7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zithromycin (15)</w:t>
            </w:r>
          </w:p>
        </w:tc>
        <w:tc>
          <w:tcPr>
            <w:tcW w:w="1487" w:type="dxa"/>
            <w:tcBorders>
              <w:top w:val="nil"/>
              <w:left w:val="nil"/>
              <w:bottom w:val="nil"/>
              <w:right w:val="nil"/>
            </w:tcBorders>
            <w:tcMar>
              <w:top w:w="10" w:type="dxa"/>
              <w:left w:w="71" w:type="dxa"/>
              <w:bottom w:w="0" w:type="dxa"/>
              <w:right w:w="71" w:type="dxa"/>
            </w:tcMar>
            <w:hideMark/>
          </w:tcPr>
          <w:p w14:paraId="49E2B6A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5(85.00)</w:t>
            </w:r>
          </w:p>
        </w:tc>
        <w:tc>
          <w:tcPr>
            <w:tcW w:w="0" w:type="auto"/>
            <w:tcBorders>
              <w:top w:val="nil"/>
              <w:left w:val="nil"/>
              <w:bottom w:val="nil"/>
              <w:right w:val="nil"/>
            </w:tcBorders>
            <w:tcMar>
              <w:top w:w="10" w:type="dxa"/>
              <w:left w:w="71" w:type="dxa"/>
              <w:bottom w:w="0" w:type="dxa"/>
              <w:right w:w="71" w:type="dxa"/>
            </w:tcMar>
            <w:hideMark/>
          </w:tcPr>
          <w:p w14:paraId="1985BFD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3B1E7F0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r>
      <w:tr w:rsidR="000A0D3C" w:rsidRPr="000A0D3C" w14:paraId="3F4D382C"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C90DAA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Tetracycline (30)</w:t>
            </w:r>
          </w:p>
        </w:tc>
        <w:tc>
          <w:tcPr>
            <w:tcW w:w="1487" w:type="dxa"/>
            <w:tcBorders>
              <w:top w:val="nil"/>
              <w:left w:val="nil"/>
              <w:bottom w:val="nil"/>
              <w:right w:val="nil"/>
            </w:tcBorders>
            <w:tcMar>
              <w:top w:w="10" w:type="dxa"/>
              <w:left w:w="71" w:type="dxa"/>
              <w:bottom w:w="0" w:type="dxa"/>
              <w:right w:w="71" w:type="dxa"/>
            </w:tcMar>
            <w:hideMark/>
          </w:tcPr>
          <w:p w14:paraId="7C20145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1(37.00)</w:t>
            </w:r>
          </w:p>
        </w:tc>
        <w:tc>
          <w:tcPr>
            <w:tcW w:w="0" w:type="auto"/>
            <w:tcBorders>
              <w:top w:val="nil"/>
              <w:left w:val="nil"/>
              <w:bottom w:val="nil"/>
              <w:right w:val="nil"/>
            </w:tcBorders>
            <w:tcMar>
              <w:top w:w="10" w:type="dxa"/>
              <w:left w:w="71" w:type="dxa"/>
              <w:bottom w:w="0" w:type="dxa"/>
              <w:right w:w="71" w:type="dxa"/>
            </w:tcMar>
            <w:hideMark/>
          </w:tcPr>
          <w:p w14:paraId="75B98D9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6A7901F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9(63.00)</w:t>
            </w:r>
          </w:p>
        </w:tc>
      </w:tr>
      <w:tr w:rsidR="000A0D3C" w:rsidRPr="000A0D3C" w14:paraId="0352092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070C8D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lindamycin (10)</w:t>
            </w:r>
          </w:p>
        </w:tc>
        <w:tc>
          <w:tcPr>
            <w:tcW w:w="1487" w:type="dxa"/>
            <w:tcBorders>
              <w:top w:val="nil"/>
              <w:left w:val="nil"/>
              <w:bottom w:val="nil"/>
              <w:right w:val="nil"/>
            </w:tcBorders>
            <w:tcMar>
              <w:top w:w="10" w:type="dxa"/>
              <w:left w:w="71" w:type="dxa"/>
              <w:bottom w:w="0" w:type="dxa"/>
              <w:right w:w="71" w:type="dxa"/>
            </w:tcMar>
            <w:hideMark/>
          </w:tcPr>
          <w:p w14:paraId="51D6170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1D3D69F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5816F21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0CE52CD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7D365B8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w:t>
            </w:r>
          </w:p>
        </w:tc>
        <w:tc>
          <w:tcPr>
            <w:tcW w:w="1487" w:type="dxa"/>
            <w:tcBorders>
              <w:top w:val="nil"/>
              <w:left w:val="nil"/>
              <w:bottom w:val="nil"/>
              <w:right w:val="nil"/>
            </w:tcBorders>
            <w:tcMar>
              <w:top w:w="10" w:type="dxa"/>
              <w:left w:w="71" w:type="dxa"/>
              <w:bottom w:w="0" w:type="dxa"/>
              <w:right w:w="71" w:type="dxa"/>
            </w:tcMar>
            <w:hideMark/>
          </w:tcPr>
          <w:p w14:paraId="29636BD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662D27C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6D5C66E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9(64.00)</w:t>
            </w:r>
          </w:p>
        </w:tc>
      </w:tr>
      <w:tr w:rsidR="000A0D3C" w:rsidRPr="000A0D3C" w14:paraId="7C6DEA56" w14:textId="77777777" w:rsidTr="00891759">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4EF654D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hloramphenicol (30)</w:t>
            </w:r>
          </w:p>
        </w:tc>
        <w:tc>
          <w:tcPr>
            <w:tcW w:w="1487" w:type="dxa"/>
            <w:tcBorders>
              <w:top w:val="nil"/>
              <w:left w:val="nil"/>
              <w:bottom w:val="single" w:sz="8" w:space="0" w:color="000000"/>
              <w:right w:val="nil"/>
            </w:tcBorders>
            <w:tcMar>
              <w:top w:w="10" w:type="dxa"/>
              <w:left w:w="71" w:type="dxa"/>
              <w:bottom w:w="0" w:type="dxa"/>
              <w:right w:w="71" w:type="dxa"/>
            </w:tcMar>
            <w:hideMark/>
          </w:tcPr>
          <w:p w14:paraId="5B21143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7(90.00)</w:t>
            </w:r>
          </w:p>
        </w:tc>
        <w:tc>
          <w:tcPr>
            <w:tcW w:w="0" w:type="auto"/>
            <w:tcBorders>
              <w:top w:val="nil"/>
              <w:left w:val="nil"/>
              <w:bottom w:val="single" w:sz="8" w:space="0" w:color="000000"/>
              <w:right w:val="nil"/>
            </w:tcBorders>
            <w:tcMar>
              <w:top w:w="10" w:type="dxa"/>
              <w:left w:w="71" w:type="dxa"/>
              <w:bottom w:w="0" w:type="dxa"/>
              <w:right w:w="71" w:type="dxa"/>
            </w:tcMar>
            <w:hideMark/>
          </w:tcPr>
          <w:p w14:paraId="1F12767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single" w:sz="8" w:space="0" w:color="000000"/>
              <w:right w:val="nil"/>
            </w:tcBorders>
            <w:tcMar>
              <w:top w:w="10" w:type="dxa"/>
              <w:left w:w="71" w:type="dxa"/>
              <w:bottom w:w="0" w:type="dxa"/>
              <w:right w:w="71" w:type="dxa"/>
            </w:tcMar>
            <w:hideMark/>
          </w:tcPr>
          <w:p w14:paraId="2256F12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r>
    </w:tbl>
    <w:p w14:paraId="1FC3D38A" w14:textId="5C58CAD8" w:rsidR="000A0D3C" w:rsidRDefault="000A0D3C" w:rsidP="000A0D3C">
      <w:pPr>
        <w:spacing w:line="240" w:lineRule="auto"/>
        <w:jc w:val="both"/>
        <w:rPr>
          <w:rFonts w:ascii="Arial" w:hAnsi="Arial" w:cs="Arial"/>
          <w:b/>
          <w:bCs/>
        </w:rPr>
      </w:pPr>
    </w:p>
    <w:p w14:paraId="556AA5C5" w14:textId="77666695" w:rsidR="00972E88" w:rsidRDefault="00972E88" w:rsidP="000A0D3C">
      <w:pPr>
        <w:spacing w:line="240" w:lineRule="auto"/>
        <w:jc w:val="both"/>
        <w:rPr>
          <w:rFonts w:ascii="Arial" w:hAnsi="Arial" w:cs="Arial"/>
          <w:b/>
          <w:bCs/>
        </w:rPr>
      </w:pPr>
    </w:p>
    <w:p w14:paraId="2E7A512D" w14:textId="2588E651" w:rsidR="00972E88" w:rsidRDefault="00972E88" w:rsidP="000A0D3C">
      <w:pPr>
        <w:spacing w:line="240" w:lineRule="auto"/>
        <w:jc w:val="both"/>
        <w:rPr>
          <w:rFonts w:ascii="Arial" w:hAnsi="Arial" w:cs="Arial"/>
          <w:b/>
          <w:bCs/>
        </w:rPr>
      </w:pPr>
    </w:p>
    <w:p w14:paraId="0FF88965" w14:textId="77777777" w:rsidR="00972E88" w:rsidRPr="000A0D3C" w:rsidRDefault="00972E88" w:rsidP="000A0D3C">
      <w:pPr>
        <w:spacing w:line="240" w:lineRule="auto"/>
        <w:jc w:val="both"/>
        <w:rPr>
          <w:rFonts w:ascii="Arial" w:hAnsi="Arial" w:cs="Arial"/>
          <w:b/>
          <w:bCs/>
        </w:rPr>
      </w:pPr>
    </w:p>
    <w:p w14:paraId="369716FF" w14:textId="77777777" w:rsidR="000A0D3C" w:rsidRPr="000A0D3C" w:rsidRDefault="000A0D3C" w:rsidP="000A0D3C">
      <w:pPr>
        <w:spacing w:line="240" w:lineRule="auto"/>
        <w:jc w:val="both"/>
        <w:rPr>
          <w:rFonts w:ascii="Arial" w:hAnsi="Arial" w:cs="Arial"/>
        </w:rPr>
      </w:pPr>
      <w:r w:rsidRPr="000A0D3C">
        <w:rPr>
          <w:rFonts w:ascii="Arial" w:hAnsi="Arial" w:cs="Arial"/>
          <w:noProof/>
        </w:rPr>
        <mc:AlternateContent>
          <mc:Choice Requires="wpg">
            <w:drawing>
              <wp:anchor distT="0" distB="0" distL="114300" distR="114300" simplePos="0" relativeHeight="251661312" behindDoc="0" locked="0" layoutInCell="1" allowOverlap="1" wp14:anchorId="62A73C25" wp14:editId="44BB45F6">
                <wp:simplePos x="0" y="0"/>
                <wp:positionH relativeFrom="margin">
                  <wp:align>right</wp:align>
                </wp:positionH>
                <wp:positionV relativeFrom="paragraph">
                  <wp:posOffset>1689</wp:posOffset>
                </wp:positionV>
                <wp:extent cx="5934710" cy="1561381"/>
                <wp:effectExtent l="0" t="0" r="8890" b="1270"/>
                <wp:wrapNone/>
                <wp:docPr id="7" name="Group 6">
                  <a:extLst xmlns:a="http://schemas.openxmlformats.org/drawingml/2006/main">
                    <a:ext uri="{FF2B5EF4-FFF2-40B4-BE49-F238E27FC236}">
                      <a16:creationId xmlns:a16="http://schemas.microsoft.com/office/drawing/2014/main" id="{180CD669-F08C-C2E2-1977-99F722B97A2A}"/>
                    </a:ext>
                  </a:extLst>
                </wp:docPr>
                <wp:cNvGraphicFramePr/>
                <a:graphic xmlns:a="http://schemas.openxmlformats.org/drawingml/2006/main">
                  <a:graphicData uri="http://schemas.microsoft.com/office/word/2010/wordprocessingGroup">
                    <wpg:wgp>
                      <wpg:cNvGrpSpPr/>
                      <wpg:grpSpPr>
                        <a:xfrm>
                          <a:off x="0" y="0"/>
                          <a:ext cx="5934710" cy="1561381"/>
                          <a:chOff x="0" y="0"/>
                          <a:chExt cx="5931003" cy="4048125"/>
                        </a:xfrm>
                      </wpg:grpSpPr>
                      <pic:pic xmlns:pic="http://schemas.openxmlformats.org/drawingml/2006/picture">
                        <pic:nvPicPr>
                          <pic:cNvPr id="760731296" name="Picture 760731296">
                            <a:extLst>
                              <a:ext uri="{FF2B5EF4-FFF2-40B4-BE49-F238E27FC236}">
                                <a16:creationId xmlns:a16="http://schemas.microsoft.com/office/drawing/2014/main" id="{8C66965A-BED3-45DD-36FD-4C183146968F}"/>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l="11024" t="38051" r="16869" b="11501"/>
                          <a:stretch>
                            <a:fillRect/>
                          </a:stretch>
                        </pic:blipFill>
                        <pic:spPr bwMode="auto">
                          <a:xfrm>
                            <a:off x="1992415" y="2038350"/>
                            <a:ext cx="1933575" cy="2009775"/>
                          </a:xfrm>
                          <a:prstGeom prst="rect">
                            <a:avLst/>
                          </a:prstGeom>
                          <a:noFill/>
                          <a:extLst>
                            <a:ext uri="{909E8E84-426E-40DD-AFC4-6F175D3DCCD1}">
                              <a14:hiddenFill xmlns:a14="http://schemas.microsoft.com/office/drawing/2010/main">
                                <a:solidFill>
                                  <a:srgbClr val="FFFFFF"/>
                                </a:solidFill>
                              </a14:hiddenFill>
                            </a:ext>
                          </a:extLst>
                        </pic:spPr>
                      </pic:pic>
                      <wpg:grpSp>
                        <wpg:cNvPr id="933375177" name="Group 933375177">
                          <a:extLst>
                            <a:ext uri="{FF2B5EF4-FFF2-40B4-BE49-F238E27FC236}">
                              <a16:creationId xmlns:a16="http://schemas.microsoft.com/office/drawing/2014/main" id="{F027B53C-E574-B965-669A-B19C1095F751}"/>
                            </a:ext>
                          </a:extLst>
                        </wpg:cNvPr>
                        <wpg:cNvGrpSpPr/>
                        <wpg:grpSpPr>
                          <a:xfrm>
                            <a:off x="0" y="0"/>
                            <a:ext cx="5931003" cy="4031993"/>
                            <a:chOff x="0" y="0"/>
                            <a:chExt cx="5931003" cy="4031993"/>
                          </a:xfrm>
                        </wpg:grpSpPr>
                        <pic:pic xmlns:pic="http://schemas.openxmlformats.org/drawingml/2006/picture">
                          <pic:nvPicPr>
                            <pic:cNvPr id="709769425" name="Picture 709769425">
                              <a:extLst>
                                <a:ext uri="{FF2B5EF4-FFF2-40B4-BE49-F238E27FC236}">
                                  <a16:creationId xmlns:a16="http://schemas.microsoft.com/office/drawing/2014/main" id="{C1F8A7BC-76EA-00C4-6259-CEC192882507}"/>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l="16762" t="9496" r="33411" b="26788"/>
                            <a:stretch>
                              <a:fillRect/>
                            </a:stretch>
                          </pic:blipFill>
                          <pic:spPr bwMode="auto">
                            <a:xfrm>
                              <a:off x="3918156" y="1993643"/>
                              <a:ext cx="1990725"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429176" name="Picture 344429176">
                              <a:extLst>
                                <a:ext uri="{FF2B5EF4-FFF2-40B4-BE49-F238E27FC236}">
                                  <a16:creationId xmlns:a16="http://schemas.microsoft.com/office/drawing/2014/main" id="{FFCFE18A-B4FC-4CB6-1B33-6ABAFFE197C4}"/>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t="29439" r="9814" b="4134"/>
                            <a:stretch>
                              <a:fillRect/>
                            </a:stretch>
                          </pic:blipFill>
                          <pic:spPr bwMode="auto">
                            <a:xfrm>
                              <a:off x="15978" y="0"/>
                              <a:ext cx="1943100"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5188184" name="Picture 1735188184">
                              <a:extLst>
                                <a:ext uri="{FF2B5EF4-FFF2-40B4-BE49-F238E27FC236}">
                                  <a16:creationId xmlns:a16="http://schemas.microsoft.com/office/drawing/2014/main" id="{A5E3071A-83C9-D8AC-E112-E9DDCE420F32}"/>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l="10336" t="28926" r="23068" b="17526"/>
                            <a:stretch>
                              <a:fillRect/>
                            </a:stretch>
                          </pic:blipFill>
                          <pic:spPr bwMode="auto">
                            <a:xfrm>
                              <a:off x="1959078" y="2918"/>
                              <a:ext cx="2000250" cy="20193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6560477" name="Picture 1636560477">
                              <a:extLst>
                                <a:ext uri="{FF2B5EF4-FFF2-40B4-BE49-F238E27FC236}">
                                  <a16:creationId xmlns:a16="http://schemas.microsoft.com/office/drawing/2014/main" id="{6287BCE3-8DEB-F305-5893-5E3B427670FA}"/>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l="10797" t="5209" r="38902" b="26183"/>
                            <a:stretch>
                              <a:fillRect/>
                            </a:stretch>
                          </pic:blipFill>
                          <pic:spPr bwMode="auto">
                            <a:xfrm>
                              <a:off x="3959328" y="21968"/>
                              <a:ext cx="1971675" cy="20002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0148257" name="Picture 1870148257">
                              <a:extLst>
                                <a:ext uri="{FF2B5EF4-FFF2-40B4-BE49-F238E27FC236}">
                                  <a16:creationId xmlns:a16="http://schemas.microsoft.com/office/drawing/2014/main" id="{599ACF3C-19E8-EA2F-6A94-8BC1B52AF0F4}"/>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l="10104" t="30482" r="3087" b="3238"/>
                            <a:stretch>
                              <a:fillRect/>
                            </a:stretch>
                          </pic:blipFill>
                          <pic:spPr bwMode="auto">
                            <a:xfrm>
                              <a:off x="0" y="2022218"/>
                              <a:ext cx="2000250" cy="200977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874B00C" id="Group 6" o:spid="_x0000_s1026" style="position:absolute;margin-left:416.1pt;margin-top:.15pt;width:467.3pt;height:122.95pt;z-index:251661312;mso-position-horizontal:right;mso-position-horizontal-relative:margin;mso-width-relative:margin;mso-height-relative:margin" coordsize="59310,40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&#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0731296" o:spid="_x0000_s1027" type="#_x0000_t75" style="position:absolute;left:19924;top:20383;width:19335;height:20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">
                  <v:imagedata r:id="rId20" o:title="" croptop="24937f" cropbottom="7537f" cropleft="7225f" cropright="11055f"/>
                </v:shape>
                <v:group id="Group 933375177" o:spid="_x0000_s1028" style="position:absolute;width:59310;height:40319" coordsize="59310,40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">
                  <v:shape id="Picture 709769425" o:spid="_x0000_s1029" type="#_x0000_t75" style="position:absolute;left:39181;top:19936;width:19907;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">
                    <v:imagedata r:id="rId21" o:title="" croptop="6223f" cropbottom="17556f" cropleft="10985f" cropright="21896f"/>
                  </v:shape>
                  <v:shape id="Picture 344429176" o:spid="_x0000_s1030" type="#_x0000_t75" style="position:absolute;left:159;width:19431;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">
                    <v:imagedata r:id="rId22" o:title="" croptop="19293f" cropbottom="2709f" cropright="6432f"/>
                  </v:shape>
                  <v:shape id="Picture 1735188184" o:spid="_x0000_s1031" type="#_x0000_t75" style="position:absolute;left:19590;top:29;width:20003;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">
                    <v:imagedata r:id="rId23" o:title="" croptop="18957f" cropbottom="11486f" cropleft="6774f" cropright="15118f"/>
                  </v:shape>
                  <v:shape id="Picture 1636560477" o:spid="_x0000_s1032" type="#_x0000_t75" style="position:absolute;left:39593;top:219;width:19717;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">
                    <v:imagedata r:id="rId24" o:title="" croptop="3414f" cropbottom="17159f" cropleft="7076f" cropright="25495f"/>
                  </v:shape>
                  <v:shape id="Picture 1870148257" o:spid="_x0000_s1033" type="#_x0000_t75" style="position:absolute;top:20222;width:20002;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">
                    <v:imagedata r:id="rId25" o:title="" croptop="19977f" cropbottom="2122f" cropleft="6622f" cropright="2023f"/>
                  </v:shape>
                </v:group>
                <w10:wrap anchorx="margin"/>
              </v:group>
            </w:pict>
          </mc:Fallback>
        </mc:AlternateContent>
      </w:r>
    </w:p>
    <w:p w14:paraId="5D5A0183" w14:textId="77777777" w:rsidR="000A0D3C" w:rsidRPr="000A0D3C" w:rsidRDefault="000A0D3C" w:rsidP="000A0D3C">
      <w:pPr>
        <w:spacing w:line="240" w:lineRule="auto"/>
        <w:jc w:val="both"/>
        <w:rPr>
          <w:rFonts w:ascii="Arial" w:hAnsi="Arial" w:cs="Arial"/>
        </w:rPr>
      </w:pPr>
    </w:p>
    <w:p w14:paraId="60F8E65D" w14:textId="77777777" w:rsidR="000A0D3C" w:rsidRPr="000A0D3C" w:rsidRDefault="000A0D3C" w:rsidP="000A0D3C">
      <w:pPr>
        <w:spacing w:line="240" w:lineRule="auto"/>
        <w:jc w:val="both"/>
        <w:rPr>
          <w:rFonts w:ascii="Arial" w:hAnsi="Arial" w:cs="Arial"/>
        </w:rPr>
      </w:pPr>
    </w:p>
    <w:p w14:paraId="47AA6D94" w14:textId="77777777" w:rsidR="000A0D3C" w:rsidRPr="000A0D3C" w:rsidRDefault="000A0D3C" w:rsidP="000A0D3C">
      <w:pPr>
        <w:spacing w:line="240" w:lineRule="auto"/>
        <w:jc w:val="both"/>
        <w:rPr>
          <w:rFonts w:ascii="Arial" w:hAnsi="Arial" w:cs="Arial"/>
        </w:rPr>
      </w:pPr>
    </w:p>
    <w:p w14:paraId="703AA0E7" w14:textId="77777777" w:rsidR="000A0D3C" w:rsidRPr="000A0D3C" w:rsidRDefault="000A0D3C" w:rsidP="000A0D3C">
      <w:pPr>
        <w:spacing w:line="240" w:lineRule="auto"/>
        <w:jc w:val="both"/>
        <w:rPr>
          <w:rFonts w:ascii="Arial" w:hAnsi="Arial" w:cs="Arial"/>
        </w:rPr>
      </w:pPr>
    </w:p>
    <w:p w14:paraId="143BAB77" w14:textId="77777777" w:rsidR="000A0D3C" w:rsidRPr="000A0D3C" w:rsidRDefault="000A0D3C" w:rsidP="000A0D3C">
      <w:pPr>
        <w:spacing w:line="240" w:lineRule="auto"/>
        <w:jc w:val="both"/>
        <w:rPr>
          <w:rFonts w:ascii="Arial" w:hAnsi="Arial" w:cs="Arial"/>
        </w:rPr>
      </w:pPr>
    </w:p>
    <w:p w14:paraId="502DBD4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t>Figure 2: Susceptibility plates</w:t>
      </w:r>
    </w:p>
    <w:p w14:paraId="1560D7FA" w14:textId="77777777" w:rsidR="000A0D3C" w:rsidRDefault="000A0D3C" w:rsidP="000A0D3C">
      <w:pPr>
        <w:spacing w:line="240" w:lineRule="auto"/>
        <w:jc w:val="both"/>
        <w:rPr>
          <w:rFonts w:ascii="Arial" w:hAnsi="Arial" w:cs="Arial"/>
          <w:b/>
          <w:bCs/>
        </w:rPr>
      </w:pPr>
    </w:p>
    <w:p w14:paraId="05C3772F" w14:textId="3F54056C"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3 Multiple Antibiotics Resistance Indices (MARI) of the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6BFFB80"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Only five </w:t>
      </w:r>
      <w:r w:rsidRPr="000A0D3C">
        <w:rPr>
          <w:rFonts w:ascii="Arial" w:hAnsi="Arial" w:cs="Arial"/>
          <w:i/>
          <w:iCs/>
          <w:sz w:val="20"/>
          <w:szCs w:val="20"/>
        </w:rPr>
        <w:t>Shigella</w:t>
      </w:r>
      <w:r w:rsidRPr="000A0D3C">
        <w:rPr>
          <w:rFonts w:ascii="Arial" w:hAnsi="Arial" w:cs="Arial"/>
          <w:sz w:val="20"/>
          <w:szCs w:val="20"/>
        </w:rPr>
        <w:t xml:space="preserve"> species demonstrated MDR phenotypes with a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5) showing the highest MAR indices (0.9) follow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3) and (4) with the least MARI being exhibit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2) close to the threshold of 0.2 at 0.176. The isolates in serial number 1-4 are categorized as MDR, while the last one is categorized as XDR for being resistant to 15 </w:t>
      </w:r>
      <w:r w:rsidRPr="000A0D3C">
        <w:rPr>
          <w:rFonts w:ascii="Arial" w:hAnsi="Arial" w:cs="Arial"/>
          <w:spacing w:val="1"/>
          <w:sz w:val="20"/>
          <w:szCs w:val="20"/>
        </w:rPr>
        <w:t>(</w:t>
      </w:r>
      <w:r w:rsidRPr="000A0D3C">
        <w:rPr>
          <w:rFonts w:ascii="Arial" w:eastAsia="Times New Roman" w:hAnsi="Arial" w:cs="Arial"/>
          <w:kern w:val="0"/>
          <w:sz w:val="20"/>
          <w:szCs w:val="20"/>
          <w14:ligatures w14:val="none"/>
        </w:rPr>
        <w:t xml:space="preserve">Cefuroxime (CXM), Ceftazidime (CAZ), Cefixime (CFM), Ceftriaxone (CRO), Amoxicillin (AMX), Ampicillin (AMP), Piperacillin/Tazobactam (TZO), Imipenem (IP), Ciprofloxacin (CIP), Levofloxacin (LVX), Streptomycin (S), Azithromycin (AZM), Tetracycline </w:t>
      </w:r>
      <w:r w:rsidRPr="000A0D3C">
        <w:rPr>
          <w:rFonts w:ascii="Arial" w:eastAsia="Times New Roman" w:hAnsi="Arial" w:cs="Arial"/>
          <w:kern w:val="0"/>
          <w:sz w:val="20"/>
          <w:szCs w:val="20"/>
          <w14:ligatures w14:val="none"/>
        </w:rPr>
        <w:lastRenderedPageBreak/>
        <w:t>(TET), Clindamycin (CLN), and Trimethoprim/Sulfamethoxazole (SXT))</w:t>
      </w:r>
      <w:r w:rsidRPr="000A0D3C">
        <w:rPr>
          <w:rFonts w:ascii="Arial" w:hAnsi="Arial" w:cs="Arial"/>
          <w:sz w:val="20"/>
          <w:szCs w:val="20"/>
        </w:rPr>
        <w:t xml:space="preserve"> of the 17 antibiotics tested and high MAR indices (Table 3).</w:t>
      </w:r>
    </w:p>
    <w:p w14:paraId="7E202487"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3: Multiple Antibiotics Resistance Indices (MARI) of the Entero-system 18R (E18R) </w:t>
      </w:r>
      <w:r w:rsidRPr="000A0D3C">
        <w:rPr>
          <w:rFonts w:ascii="Arial" w:hAnsi="Arial" w:cs="Arial"/>
          <w:b/>
          <w:bCs/>
          <w:i/>
          <w:iCs/>
          <w:sz w:val="20"/>
          <w:szCs w:val="20"/>
        </w:rPr>
        <w:t>Shigella</w:t>
      </w:r>
      <w:r w:rsidRPr="000A0D3C">
        <w:rPr>
          <w:rFonts w:ascii="Arial" w:hAnsi="Arial" w:cs="Arial"/>
          <w:b/>
          <w:bCs/>
          <w:sz w:val="20"/>
          <w:szCs w:val="20"/>
        </w:rPr>
        <w:t xml:space="preserve"> sp.</w:t>
      </w:r>
    </w:p>
    <w:tbl>
      <w:tblPr>
        <w:tblW w:w="8730" w:type="dxa"/>
        <w:tblCellMar>
          <w:left w:w="0" w:type="dxa"/>
          <w:right w:w="0" w:type="dxa"/>
        </w:tblCellMar>
        <w:tblLook w:val="04A0" w:firstRow="1" w:lastRow="0" w:firstColumn="1" w:lastColumn="0" w:noHBand="0" w:noVBand="1"/>
      </w:tblPr>
      <w:tblGrid>
        <w:gridCol w:w="2397"/>
        <w:gridCol w:w="967"/>
        <w:gridCol w:w="893"/>
        <w:gridCol w:w="2237"/>
        <w:gridCol w:w="790"/>
        <w:gridCol w:w="723"/>
        <w:gridCol w:w="723"/>
      </w:tblGrid>
      <w:tr w:rsidR="000A0D3C" w:rsidRPr="000A0D3C" w14:paraId="5089BB3E" w14:textId="77777777" w:rsidTr="00891759">
        <w:trPr>
          <w:trHeight w:val="723"/>
        </w:trPr>
        <w:tc>
          <w:tcPr>
            <w:tcW w:w="2397" w:type="dxa"/>
            <w:tcBorders>
              <w:top w:val="single" w:sz="8" w:space="0" w:color="000000"/>
              <w:left w:val="nil"/>
              <w:bottom w:val="single" w:sz="8" w:space="0" w:color="000000"/>
              <w:right w:val="nil"/>
            </w:tcBorders>
            <w:tcMar>
              <w:top w:w="15" w:type="dxa"/>
              <w:left w:w="108" w:type="dxa"/>
              <w:bottom w:w="0" w:type="dxa"/>
              <w:right w:w="108" w:type="dxa"/>
            </w:tcMar>
            <w:hideMark/>
          </w:tcPr>
          <w:p w14:paraId="322656BD" w14:textId="77777777" w:rsidR="000A0D3C" w:rsidRPr="000A0D3C" w:rsidRDefault="000A0D3C" w:rsidP="00891759">
            <w:pPr>
              <w:spacing w:line="240" w:lineRule="auto"/>
              <w:jc w:val="both"/>
              <w:rPr>
                <w:rFonts w:ascii="Arial" w:eastAsia="Times New Roman" w:hAnsi="Arial" w:cs="Arial"/>
                <w:sz w:val="20"/>
                <w:szCs w:val="20"/>
              </w:rPr>
            </w:pPr>
            <w:bookmarkStart w:id="7" w:name="_Hlk209663346"/>
            <w:r w:rsidRPr="000A0D3C">
              <w:rPr>
                <w:rFonts w:ascii="Arial" w:eastAsia="Calibri" w:hAnsi="Arial" w:cs="Arial"/>
                <w:b/>
                <w:bCs/>
                <w:i/>
                <w:iCs/>
                <w:color w:val="000000"/>
                <w:sz w:val="20"/>
                <w:szCs w:val="20"/>
              </w:rPr>
              <w:t xml:space="preserve">Shigella </w:t>
            </w:r>
            <w:proofErr w:type="spellStart"/>
            <w:r w:rsidRPr="000A0D3C">
              <w:rPr>
                <w:rFonts w:ascii="Arial" w:eastAsia="Calibri" w:hAnsi="Arial" w:cs="Arial"/>
                <w:b/>
                <w:bCs/>
                <w:color w:val="000000"/>
                <w:sz w:val="20"/>
                <w:szCs w:val="20"/>
              </w:rPr>
              <w:t>spp</w:t>
            </w:r>
            <w:proofErr w:type="spellEnd"/>
            <w:r w:rsidRPr="000A0D3C">
              <w:rPr>
                <w:rFonts w:ascii="Arial" w:eastAsia="Calibri" w:hAnsi="Arial" w:cs="Arial"/>
                <w:b/>
                <w:bCs/>
                <w:i/>
                <w:iCs/>
                <w:color w:val="000000"/>
                <w:sz w:val="20"/>
                <w:szCs w:val="20"/>
              </w:rPr>
              <w:t xml:space="preserve"> </w:t>
            </w:r>
          </w:p>
        </w:tc>
        <w:tc>
          <w:tcPr>
            <w:tcW w:w="967" w:type="dxa"/>
            <w:tcBorders>
              <w:top w:val="single" w:sz="8" w:space="0" w:color="000000"/>
              <w:left w:val="nil"/>
              <w:bottom w:val="single" w:sz="8" w:space="0" w:color="000000"/>
              <w:right w:val="nil"/>
            </w:tcBorders>
            <w:tcMar>
              <w:top w:w="15" w:type="dxa"/>
              <w:left w:w="108" w:type="dxa"/>
              <w:bottom w:w="0" w:type="dxa"/>
              <w:right w:w="108" w:type="dxa"/>
            </w:tcMar>
            <w:hideMark/>
          </w:tcPr>
          <w:p w14:paraId="03DA68B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E18R Id Code</w:t>
            </w:r>
          </w:p>
        </w:tc>
        <w:tc>
          <w:tcPr>
            <w:tcW w:w="893" w:type="dxa"/>
            <w:tcBorders>
              <w:top w:val="single" w:sz="8" w:space="0" w:color="000000"/>
              <w:left w:val="nil"/>
              <w:bottom w:val="single" w:sz="8" w:space="0" w:color="000000"/>
              <w:right w:val="nil"/>
            </w:tcBorders>
            <w:tcMar>
              <w:top w:w="15" w:type="dxa"/>
              <w:left w:w="108" w:type="dxa"/>
              <w:bottom w:w="0" w:type="dxa"/>
              <w:right w:w="108" w:type="dxa"/>
            </w:tcMar>
            <w:hideMark/>
          </w:tcPr>
          <w:p w14:paraId="6CEF854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ARI</w:t>
            </w:r>
          </w:p>
        </w:tc>
        <w:tc>
          <w:tcPr>
            <w:tcW w:w="2237" w:type="dxa"/>
            <w:tcBorders>
              <w:top w:val="single" w:sz="8" w:space="0" w:color="000000"/>
              <w:left w:val="nil"/>
              <w:bottom w:val="single" w:sz="8" w:space="0" w:color="000000"/>
              <w:right w:val="nil"/>
            </w:tcBorders>
            <w:tcMar>
              <w:top w:w="15" w:type="dxa"/>
              <w:left w:w="108" w:type="dxa"/>
              <w:bottom w:w="0" w:type="dxa"/>
              <w:right w:w="108" w:type="dxa"/>
            </w:tcMar>
            <w:hideMark/>
          </w:tcPr>
          <w:p w14:paraId="3BD8BE0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ntibiotics Resistance Pattern</w:t>
            </w:r>
          </w:p>
        </w:tc>
        <w:tc>
          <w:tcPr>
            <w:tcW w:w="790" w:type="dxa"/>
            <w:tcBorders>
              <w:top w:val="single" w:sz="8" w:space="0" w:color="000000"/>
              <w:left w:val="nil"/>
              <w:bottom w:val="single" w:sz="8" w:space="0" w:color="000000"/>
              <w:right w:val="nil"/>
            </w:tcBorders>
            <w:tcMar>
              <w:top w:w="15" w:type="dxa"/>
              <w:left w:w="108" w:type="dxa"/>
              <w:bottom w:w="0" w:type="dxa"/>
              <w:right w:w="108" w:type="dxa"/>
            </w:tcMar>
            <w:hideMark/>
          </w:tcPr>
          <w:p w14:paraId="04FDCB5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176D703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X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5C76B1A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DR</w:t>
            </w:r>
          </w:p>
        </w:tc>
      </w:tr>
      <w:tr w:rsidR="000A0D3C" w:rsidRPr="000A0D3C" w14:paraId="1A24297F" w14:textId="77777777" w:rsidTr="00891759">
        <w:trPr>
          <w:trHeight w:val="613"/>
        </w:trPr>
        <w:tc>
          <w:tcPr>
            <w:tcW w:w="2397" w:type="dxa"/>
            <w:tcBorders>
              <w:top w:val="single" w:sz="8" w:space="0" w:color="000000"/>
              <w:left w:val="nil"/>
              <w:bottom w:val="nil"/>
              <w:right w:val="nil"/>
            </w:tcBorders>
            <w:tcMar>
              <w:top w:w="15" w:type="dxa"/>
              <w:left w:w="108" w:type="dxa"/>
              <w:bottom w:w="0" w:type="dxa"/>
              <w:right w:w="108" w:type="dxa"/>
            </w:tcMar>
            <w:hideMark/>
          </w:tcPr>
          <w:p w14:paraId="4EE10B1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 xml:space="preserve">Shigella </w:t>
            </w:r>
            <w:proofErr w:type="spellStart"/>
            <w:r w:rsidRPr="000A0D3C">
              <w:rPr>
                <w:rFonts w:ascii="Arial" w:eastAsia="Calibri" w:hAnsi="Arial" w:cs="Arial"/>
                <w:i/>
                <w:iCs/>
                <w:color w:val="000000"/>
                <w:sz w:val="20"/>
                <w:szCs w:val="20"/>
              </w:rPr>
              <w:t>flexneri</w:t>
            </w:r>
            <w:proofErr w:type="spellEnd"/>
          </w:p>
        </w:tc>
        <w:tc>
          <w:tcPr>
            <w:tcW w:w="967" w:type="dxa"/>
            <w:tcBorders>
              <w:top w:val="single" w:sz="8" w:space="0" w:color="000000"/>
              <w:left w:val="nil"/>
              <w:bottom w:val="nil"/>
              <w:right w:val="nil"/>
            </w:tcBorders>
            <w:tcMar>
              <w:top w:w="15" w:type="dxa"/>
              <w:left w:w="108" w:type="dxa"/>
              <w:bottom w:w="0" w:type="dxa"/>
              <w:right w:w="108" w:type="dxa"/>
            </w:tcMar>
            <w:hideMark/>
          </w:tcPr>
          <w:p w14:paraId="2A7476A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40031</w:t>
            </w:r>
          </w:p>
        </w:tc>
        <w:tc>
          <w:tcPr>
            <w:tcW w:w="893" w:type="dxa"/>
            <w:tcBorders>
              <w:top w:val="single" w:sz="8" w:space="0" w:color="000000"/>
              <w:left w:val="nil"/>
              <w:bottom w:val="nil"/>
              <w:right w:val="nil"/>
            </w:tcBorders>
            <w:tcMar>
              <w:top w:w="15" w:type="dxa"/>
              <w:left w:w="108" w:type="dxa"/>
              <w:bottom w:w="0" w:type="dxa"/>
              <w:right w:w="108" w:type="dxa"/>
            </w:tcMar>
            <w:hideMark/>
          </w:tcPr>
          <w:p w14:paraId="50F9E9E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412</w:t>
            </w:r>
          </w:p>
        </w:tc>
        <w:tc>
          <w:tcPr>
            <w:tcW w:w="2237" w:type="dxa"/>
            <w:tcBorders>
              <w:top w:val="single" w:sz="8" w:space="0" w:color="000000"/>
              <w:left w:val="nil"/>
              <w:bottom w:val="nil"/>
              <w:right w:val="nil"/>
            </w:tcBorders>
            <w:tcMar>
              <w:top w:w="15" w:type="dxa"/>
              <w:left w:w="108" w:type="dxa"/>
              <w:bottom w:w="0" w:type="dxa"/>
              <w:right w:w="108" w:type="dxa"/>
            </w:tcMar>
            <w:hideMark/>
          </w:tcPr>
          <w:p w14:paraId="1E8FCE1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AMX, AMP, S, TET, CLN</w:t>
            </w:r>
          </w:p>
        </w:tc>
        <w:tc>
          <w:tcPr>
            <w:tcW w:w="790" w:type="dxa"/>
            <w:tcBorders>
              <w:top w:val="single" w:sz="8" w:space="0" w:color="000000"/>
              <w:left w:val="nil"/>
              <w:bottom w:val="nil"/>
              <w:right w:val="nil"/>
            </w:tcBorders>
            <w:tcMar>
              <w:top w:w="15" w:type="dxa"/>
              <w:left w:w="108" w:type="dxa"/>
              <w:bottom w:w="0" w:type="dxa"/>
              <w:right w:w="108" w:type="dxa"/>
            </w:tcMar>
            <w:hideMark/>
          </w:tcPr>
          <w:p w14:paraId="0DE2FE0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58386E6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07EFEB5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37A0FB04" w14:textId="77777777" w:rsidTr="00891759">
        <w:trPr>
          <w:trHeight w:val="723"/>
        </w:trPr>
        <w:tc>
          <w:tcPr>
            <w:tcW w:w="2397" w:type="dxa"/>
            <w:tcBorders>
              <w:top w:val="nil"/>
              <w:left w:val="nil"/>
              <w:bottom w:val="nil"/>
              <w:right w:val="nil"/>
            </w:tcBorders>
            <w:tcMar>
              <w:top w:w="15" w:type="dxa"/>
              <w:left w:w="108" w:type="dxa"/>
              <w:bottom w:w="0" w:type="dxa"/>
              <w:right w:w="108" w:type="dxa"/>
            </w:tcMar>
            <w:hideMark/>
          </w:tcPr>
          <w:p w14:paraId="7858AC2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7CD124C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7E7D44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176</w:t>
            </w:r>
          </w:p>
        </w:tc>
        <w:tc>
          <w:tcPr>
            <w:tcW w:w="2237" w:type="dxa"/>
            <w:tcBorders>
              <w:top w:val="nil"/>
              <w:left w:val="nil"/>
              <w:bottom w:val="nil"/>
              <w:right w:val="nil"/>
            </w:tcBorders>
            <w:tcMar>
              <w:top w:w="15" w:type="dxa"/>
              <w:left w:w="108" w:type="dxa"/>
              <w:bottom w:w="0" w:type="dxa"/>
              <w:right w:w="108" w:type="dxa"/>
            </w:tcMar>
            <w:hideMark/>
          </w:tcPr>
          <w:p w14:paraId="26B245F8"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LN</w:t>
            </w:r>
          </w:p>
        </w:tc>
        <w:tc>
          <w:tcPr>
            <w:tcW w:w="790" w:type="dxa"/>
            <w:tcBorders>
              <w:top w:val="nil"/>
              <w:left w:val="nil"/>
              <w:bottom w:val="nil"/>
              <w:right w:val="nil"/>
            </w:tcBorders>
            <w:tcMar>
              <w:top w:w="15" w:type="dxa"/>
              <w:left w:w="108" w:type="dxa"/>
              <w:bottom w:w="0" w:type="dxa"/>
              <w:right w:w="108" w:type="dxa"/>
            </w:tcMar>
            <w:hideMark/>
          </w:tcPr>
          <w:p w14:paraId="203308A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60DF7BB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899997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0A588EDE" w14:textId="77777777" w:rsidTr="00891759">
        <w:trPr>
          <w:trHeight w:val="696"/>
        </w:trPr>
        <w:tc>
          <w:tcPr>
            <w:tcW w:w="2397" w:type="dxa"/>
            <w:tcBorders>
              <w:top w:val="nil"/>
              <w:left w:val="nil"/>
              <w:bottom w:val="nil"/>
              <w:right w:val="nil"/>
            </w:tcBorders>
            <w:tcMar>
              <w:top w:w="15" w:type="dxa"/>
              <w:left w:w="108" w:type="dxa"/>
              <w:bottom w:w="0" w:type="dxa"/>
              <w:right w:w="108" w:type="dxa"/>
            </w:tcMar>
            <w:hideMark/>
          </w:tcPr>
          <w:p w14:paraId="35CA964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7F4FD9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510</w:t>
            </w:r>
          </w:p>
        </w:tc>
        <w:tc>
          <w:tcPr>
            <w:tcW w:w="893" w:type="dxa"/>
            <w:tcBorders>
              <w:top w:val="nil"/>
              <w:left w:val="nil"/>
              <w:bottom w:val="nil"/>
              <w:right w:val="nil"/>
            </w:tcBorders>
            <w:tcMar>
              <w:top w:w="15" w:type="dxa"/>
              <w:left w:w="108" w:type="dxa"/>
              <w:bottom w:w="0" w:type="dxa"/>
              <w:right w:w="108" w:type="dxa"/>
            </w:tcMar>
            <w:hideMark/>
          </w:tcPr>
          <w:p w14:paraId="4CB22A4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6A0BDE9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4685FE3"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1333776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3878B8D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2973F4DF" w14:textId="77777777" w:rsidTr="00891759">
        <w:trPr>
          <w:trHeight w:val="741"/>
        </w:trPr>
        <w:tc>
          <w:tcPr>
            <w:tcW w:w="2397" w:type="dxa"/>
            <w:tcBorders>
              <w:top w:val="nil"/>
              <w:left w:val="nil"/>
              <w:bottom w:val="nil"/>
              <w:right w:val="nil"/>
            </w:tcBorders>
            <w:tcMar>
              <w:top w:w="15" w:type="dxa"/>
              <w:left w:w="108" w:type="dxa"/>
              <w:bottom w:w="0" w:type="dxa"/>
              <w:right w:w="108" w:type="dxa"/>
            </w:tcMar>
            <w:hideMark/>
          </w:tcPr>
          <w:p w14:paraId="026D7DF2"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D854F3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3E3D6B9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55566D6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FB0F76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310914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5DA1F65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6324CEBD" w14:textId="77777777" w:rsidTr="00891759">
        <w:trPr>
          <w:trHeight w:val="1344"/>
        </w:trPr>
        <w:tc>
          <w:tcPr>
            <w:tcW w:w="2397" w:type="dxa"/>
            <w:tcBorders>
              <w:top w:val="nil"/>
              <w:left w:val="nil"/>
              <w:bottom w:val="single" w:sz="8" w:space="0" w:color="000000"/>
              <w:right w:val="nil"/>
            </w:tcBorders>
            <w:tcMar>
              <w:top w:w="15" w:type="dxa"/>
              <w:left w:w="108" w:type="dxa"/>
              <w:bottom w:w="0" w:type="dxa"/>
              <w:right w:w="108" w:type="dxa"/>
            </w:tcMar>
            <w:hideMark/>
          </w:tcPr>
          <w:p w14:paraId="6085C84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 xml:space="preserve">Shigella </w:t>
            </w:r>
            <w:proofErr w:type="spellStart"/>
            <w:r w:rsidRPr="000A0D3C">
              <w:rPr>
                <w:rFonts w:ascii="Arial" w:eastAsia="Calibri" w:hAnsi="Arial" w:cs="Arial"/>
                <w:i/>
                <w:iCs/>
                <w:color w:val="000000"/>
                <w:sz w:val="20"/>
                <w:szCs w:val="20"/>
              </w:rPr>
              <w:t>flexneri</w:t>
            </w:r>
            <w:proofErr w:type="spellEnd"/>
          </w:p>
        </w:tc>
        <w:tc>
          <w:tcPr>
            <w:tcW w:w="967" w:type="dxa"/>
            <w:tcBorders>
              <w:top w:val="nil"/>
              <w:left w:val="nil"/>
              <w:bottom w:val="single" w:sz="8" w:space="0" w:color="000000"/>
              <w:right w:val="nil"/>
            </w:tcBorders>
            <w:tcMar>
              <w:top w:w="15" w:type="dxa"/>
              <w:left w:w="108" w:type="dxa"/>
              <w:bottom w:w="0" w:type="dxa"/>
              <w:right w:w="108" w:type="dxa"/>
            </w:tcMar>
            <w:hideMark/>
          </w:tcPr>
          <w:p w14:paraId="07605D2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1001</w:t>
            </w:r>
          </w:p>
        </w:tc>
        <w:tc>
          <w:tcPr>
            <w:tcW w:w="893" w:type="dxa"/>
            <w:tcBorders>
              <w:top w:val="nil"/>
              <w:left w:val="nil"/>
              <w:bottom w:val="single" w:sz="8" w:space="0" w:color="000000"/>
              <w:right w:val="nil"/>
            </w:tcBorders>
            <w:tcMar>
              <w:top w:w="15" w:type="dxa"/>
              <w:left w:w="108" w:type="dxa"/>
              <w:bottom w:w="0" w:type="dxa"/>
              <w:right w:w="108" w:type="dxa"/>
            </w:tcMar>
            <w:hideMark/>
          </w:tcPr>
          <w:p w14:paraId="16E1639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882</w:t>
            </w:r>
          </w:p>
        </w:tc>
        <w:tc>
          <w:tcPr>
            <w:tcW w:w="2237" w:type="dxa"/>
            <w:tcBorders>
              <w:top w:val="nil"/>
              <w:left w:val="nil"/>
              <w:bottom w:val="single" w:sz="8" w:space="0" w:color="000000"/>
              <w:right w:val="nil"/>
            </w:tcBorders>
            <w:tcMar>
              <w:top w:w="15" w:type="dxa"/>
              <w:left w:w="108" w:type="dxa"/>
              <w:bottom w:w="0" w:type="dxa"/>
              <w:right w:w="108" w:type="dxa"/>
            </w:tcMar>
            <w:hideMark/>
          </w:tcPr>
          <w:p w14:paraId="5FB6CFA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TZO, IP, CIP, LVX, S, AZM, TET, CLN, SXT</w:t>
            </w:r>
          </w:p>
        </w:tc>
        <w:tc>
          <w:tcPr>
            <w:tcW w:w="790" w:type="dxa"/>
            <w:tcBorders>
              <w:top w:val="nil"/>
              <w:left w:val="nil"/>
              <w:bottom w:val="single" w:sz="8" w:space="0" w:color="000000"/>
              <w:right w:val="nil"/>
            </w:tcBorders>
            <w:tcMar>
              <w:top w:w="15" w:type="dxa"/>
              <w:left w:w="108" w:type="dxa"/>
              <w:bottom w:w="0" w:type="dxa"/>
              <w:right w:w="108" w:type="dxa"/>
            </w:tcMar>
            <w:hideMark/>
          </w:tcPr>
          <w:p w14:paraId="0349292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28BCEE8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73176258"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r>
    </w:tbl>
    <w:bookmarkEnd w:id="7"/>
    <w:p w14:paraId="161C23C5"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Keys: + = Positive, - = Negative, MARI = Multiple Antibiotics Resistance Index, MDR = Multi-Drugs Resistant, XDR = Extended Drugs Resistant, PDR = Pan Drugs Resistant</w:t>
      </w:r>
    </w:p>
    <w:bookmarkEnd w:id="6"/>
    <w:p w14:paraId="509500C0"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4 Genetic Confirmation by 16s rRNA Genes</w:t>
      </w:r>
    </w:p>
    <w:p w14:paraId="7F4AAAD3"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3.4.1 16S rRNA Characteristics in this study</w:t>
      </w:r>
    </w:p>
    <w:p w14:paraId="6E88622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All five samples targeting 16S rRNA are Positive Result, strongly indicating that 16S rRNA was successfully amplified in all five samples via PCR. The ~720 bp size aligns perfectly with the expected amplicon size for many standard 16S rRNA primers targeting the V3-V4 hypervariable regions (e.g., 341F/806R or similar). The observation that all five samples show a band at approximately 720 base pairs (bp) on a gel when detecting 16S rRNA is consistent with successful PCR amplification of the 16S rRNA gene region. The size of ~720 bp corresponds to a common amplified region of the bacterial 16S rRNA gene used for phylogenetic analysis (Figure 3).</w:t>
      </w:r>
    </w:p>
    <w:p w14:paraId="0129610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noProof/>
          <w:sz w:val="20"/>
          <w:szCs w:val="20"/>
        </w:rPr>
        <w:lastRenderedPageBreak/>
        <w:drawing>
          <wp:inline distT="0" distB="0" distL="0" distR="0" wp14:anchorId="5F77C522" wp14:editId="10D2903B">
            <wp:extent cx="5942633" cy="3593069"/>
            <wp:effectExtent l="0" t="0" r="1270" b="7620"/>
            <wp:docPr id="16547619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2633" cy="3593069"/>
                    </a:xfrm>
                    <a:prstGeom prst="rect">
                      <a:avLst/>
                    </a:prstGeom>
                    <a:noFill/>
                    <a:ln>
                      <a:noFill/>
                    </a:ln>
                  </pic:spPr>
                </pic:pic>
              </a:graphicData>
            </a:graphic>
          </wp:inline>
        </w:drawing>
      </w:r>
    </w:p>
    <w:p w14:paraId="2B7C500A" w14:textId="77777777" w:rsidR="000A0D3C" w:rsidRPr="000A0D3C" w:rsidRDefault="000A0D3C" w:rsidP="000A0D3C">
      <w:pPr>
        <w:spacing w:line="240" w:lineRule="auto"/>
        <w:jc w:val="both"/>
        <w:rPr>
          <w:rFonts w:ascii="Arial" w:hAnsi="Arial" w:cs="Arial"/>
          <w:b/>
          <w:bCs/>
          <w:sz w:val="20"/>
          <w:szCs w:val="20"/>
        </w:rPr>
      </w:pPr>
      <w:commentRangeStart w:id="8"/>
      <w:r w:rsidRPr="000A0D3C">
        <w:rPr>
          <w:rFonts w:ascii="Arial" w:hAnsi="Arial" w:cs="Arial"/>
          <w:b/>
          <w:bCs/>
          <w:sz w:val="20"/>
          <w:szCs w:val="20"/>
        </w:rPr>
        <w:t xml:space="preserve">Figure 3: Agarose gel image of PCR amplified 16S rRNA (720bp) region of the </w:t>
      </w:r>
      <w:r w:rsidRPr="000A0D3C">
        <w:rPr>
          <w:rFonts w:ascii="Arial" w:hAnsi="Arial" w:cs="Arial"/>
          <w:b/>
          <w:bCs/>
          <w:i/>
          <w:iCs/>
          <w:sz w:val="20"/>
          <w:szCs w:val="20"/>
        </w:rPr>
        <w:t>Shigella</w:t>
      </w:r>
      <w:r w:rsidRPr="000A0D3C">
        <w:rPr>
          <w:rFonts w:ascii="Arial" w:hAnsi="Arial" w:cs="Arial"/>
          <w:b/>
          <w:bCs/>
          <w:sz w:val="20"/>
          <w:szCs w:val="20"/>
        </w:rPr>
        <w:t xml:space="preserve"> species. Lane M – DNA Ladder, 1 – </w:t>
      </w:r>
      <w:r w:rsidRPr="000A0D3C">
        <w:rPr>
          <w:rFonts w:ascii="Arial" w:hAnsi="Arial" w:cs="Arial"/>
          <w:b/>
          <w:bCs/>
          <w:i/>
          <w:iCs/>
          <w:sz w:val="20"/>
          <w:szCs w:val="20"/>
        </w:rPr>
        <w:t xml:space="preserve">Shigella </w:t>
      </w:r>
      <w:proofErr w:type="spellStart"/>
      <w:r w:rsidRPr="000A0D3C">
        <w:rPr>
          <w:rFonts w:ascii="Arial" w:hAnsi="Arial" w:cs="Arial"/>
          <w:b/>
          <w:bCs/>
          <w:i/>
          <w:iCs/>
          <w:sz w:val="20"/>
          <w:szCs w:val="20"/>
        </w:rPr>
        <w:t>flexneri</w:t>
      </w:r>
      <w:proofErr w:type="spellEnd"/>
      <w:r w:rsidRPr="000A0D3C">
        <w:rPr>
          <w:rFonts w:ascii="Arial" w:hAnsi="Arial" w:cs="Arial"/>
          <w:b/>
          <w:bCs/>
          <w:sz w:val="20"/>
          <w:szCs w:val="20"/>
        </w:rPr>
        <w:t xml:space="preserve">, 2 – </w:t>
      </w:r>
      <w:r w:rsidRPr="000A0D3C">
        <w:rPr>
          <w:rFonts w:ascii="Arial" w:hAnsi="Arial" w:cs="Arial"/>
          <w:b/>
          <w:bCs/>
          <w:i/>
          <w:iCs/>
          <w:sz w:val="20"/>
          <w:szCs w:val="20"/>
        </w:rPr>
        <w:t>Shigella boydii</w:t>
      </w:r>
      <w:r w:rsidRPr="000A0D3C">
        <w:rPr>
          <w:rFonts w:ascii="Arial" w:hAnsi="Arial" w:cs="Arial"/>
          <w:b/>
          <w:bCs/>
          <w:sz w:val="20"/>
          <w:szCs w:val="20"/>
        </w:rPr>
        <w:t xml:space="preserve">, 3 – </w:t>
      </w:r>
      <w:r w:rsidRPr="000A0D3C">
        <w:rPr>
          <w:rFonts w:ascii="Arial" w:hAnsi="Arial" w:cs="Arial"/>
          <w:b/>
          <w:bCs/>
          <w:i/>
          <w:iCs/>
          <w:sz w:val="20"/>
          <w:szCs w:val="20"/>
        </w:rPr>
        <w:t>Shigella boydii</w:t>
      </w:r>
      <w:r w:rsidRPr="000A0D3C">
        <w:rPr>
          <w:rFonts w:ascii="Arial" w:hAnsi="Arial" w:cs="Arial"/>
          <w:b/>
          <w:bCs/>
          <w:sz w:val="20"/>
          <w:szCs w:val="20"/>
        </w:rPr>
        <w:t xml:space="preserve">, 4 – </w:t>
      </w:r>
      <w:r w:rsidRPr="000A0D3C">
        <w:rPr>
          <w:rFonts w:ascii="Arial" w:hAnsi="Arial" w:cs="Arial"/>
          <w:b/>
          <w:bCs/>
          <w:i/>
          <w:iCs/>
          <w:sz w:val="20"/>
          <w:szCs w:val="20"/>
        </w:rPr>
        <w:t>Shigella boydii</w:t>
      </w:r>
      <w:r w:rsidRPr="000A0D3C">
        <w:rPr>
          <w:rFonts w:ascii="Arial" w:hAnsi="Arial" w:cs="Arial"/>
          <w:b/>
          <w:bCs/>
          <w:sz w:val="20"/>
          <w:szCs w:val="20"/>
        </w:rPr>
        <w:t xml:space="preserve"> and 5 – </w:t>
      </w:r>
      <w:r w:rsidRPr="000A0D3C">
        <w:rPr>
          <w:rFonts w:ascii="Arial" w:hAnsi="Arial" w:cs="Arial"/>
          <w:b/>
          <w:bCs/>
          <w:i/>
          <w:iCs/>
          <w:sz w:val="20"/>
          <w:szCs w:val="20"/>
        </w:rPr>
        <w:t xml:space="preserve">Shigella </w:t>
      </w:r>
      <w:proofErr w:type="spellStart"/>
      <w:r w:rsidRPr="000A0D3C">
        <w:rPr>
          <w:rFonts w:ascii="Arial" w:hAnsi="Arial" w:cs="Arial"/>
          <w:b/>
          <w:bCs/>
          <w:i/>
          <w:iCs/>
          <w:sz w:val="20"/>
          <w:szCs w:val="20"/>
        </w:rPr>
        <w:t>flexneri</w:t>
      </w:r>
      <w:commentRangeEnd w:id="8"/>
      <w:proofErr w:type="spellEnd"/>
      <w:r w:rsidR="00E14F6F">
        <w:rPr>
          <w:rStyle w:val="CommentReference"/>
        </w:rPr>
        <w:commentReference w:id="8"/>
      </w:r>
    </w:p>
    <w:p w14:paraId="5B176B32" w14:textId="77777777"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 xml:space="preserve">3.5 Sequence and Phylogeny </w:t>
      </w:r>
    </w:p>
    <w:p w14:paraId="2C78412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phylogenetic analysis of the five nucleotide sequences (Sequence1 to Sequence5) revealed were used in constructing maximum likelihood tree with 100 bootstrap replicates. The values above 70% indicates strong clade support. The resulting tree indicates that 2YS and 3YS-4YS falls in two major clusters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from Iran, China and USA. The first cluster consists of Sequence1 (1YS) and Sequence5 (5YS), which are highly similar, indicating a close evolutionary relationship or common origin. Sequence2 (2YS) is moderately related to this cluster, branching from a more ancestral node. The second cluster comprises Sequence3 (3YS) and Sequence4 (4YS), which form a separate clade with longer branch lengths, suggesting significant genetic divergence. These findings indicate at least two distinct evolutionary lineages among the sequences analyzed, with Sequence3 and Sequence4 being the most divergent (Figure 5).</w:t>
      </w:r>
    </w:p>
    <w:p w14:paraId="1C68718D" w14:textId="77777777" w:rsidR="000A0D3C" w:rsidRPr="000A0D3C" w:rsidRDefault="000A0D3C" w:rsidP="000A0D3C">
      <w:pPr>
        <w:spacing w:line="240" w:lineRule="auto"/>
        <w:jc w:val="both"/>
        <w:rPr>
          <w:rFonts w:ascii="Arial" w:hAnsi="Arial" w:cs="Arial"/>
          <w:b/>
          <w:bCs/>
        </w:rPr>
      </w:pPr>
      <w:r w:rsidRPr="000A0D3C">
        <w:rPr>
          <w:rFonts w:ascii="Arial" w:hAnsi="Arial" w:cs="Arial"/>
          <w:b/>
          <w:bCs/>
          <w:noProof/>
        </w:rPr>
        <w:lastRenderedPageBreak/>
        <w:drawing>
          <wp:inline distT="0" distB="0" distL="0" distR="0" wp14:anchorId="78F3E9F7" wp14:editId="4063B452">
            <wp:extent cx="5943600" cy="3011805"/>
            <wp:effectExtent l="0" t="0" r="0" b="0"/>
            <wp:docPr id="9" name="Picture 8">
              <a:extLst xmlns:a="http://schemas.openxmlformats.org/drawingml/2006/main">
                <a:ext uri="{FF2B5EF4-FFF2-40B4-BE49-F238E27FC236}">
                  <a16:creationId xmlns:a16="http://schemas.microsoft.com/office/drawing/2014/main" id="{1D466840-0534-644B-9680-7217245AB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D466840-0534-644B-9680-7217245ABA89}"/>
                        </a:ext>
                      </a:extLst>
                    </pic:cNvPr>
                    <pic:cNvPicPr>
                      <a:picLocks noChangeAspect="1"/>
                    </pic:cNvPicPr>
                  </pic:nvPicPr>
                  <pic:blipFill>
                    <a:blip r:embed="rId27"/>
                    <a:stretch>
                      <a:fillRect/>
                    </a:stretch>
                  </pic:blipFill>
                  <pic:spPr>
                    <a:xfrm>
                      <a:off x="0" y="0"/>
                      <a:ext cx="5943600" cy="3011805"/>
                    </a:xfrm>
                    <a:prstGeom prst="rect">
                      <a:avLst/>
                    </a:prstGeom>
                  </pic:spPr>
                </pic:pic>
              </a:graphicData>
            </a:graphic>
          </wp:inline>
        </w:drawing>
      </w:r>
    </w:p>
    <w:p w14:paraId="6DD8F5C7"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 4: Dendrogram of the Phylogeny Relationship between the </w:t>
      </w:r>
      <w:r w:rsidRPr="000A0D3C">
        <w:rPr>
          <w:rFonts w:ascii="Arial" w:hAnsi="Arial" w:cs="Arial"/>
          <w:b/>
          <w:bCs/>
          <w:i/>
          <w:iCs/>
          <w:sz w:val="20"/>
          <w:szCs w:val="20"/>
        </w:rPr>
        <w:t>Shigella</w:t>
      </w:r>
      <w:r w:rsidRPr="000A0D3C">
        <w:rPr>
          <w:rFonts w:ascii="Arial" w:hAnsi="Arial" w:cs="Arial"/>
          <w:b/>
          <w:bCs/>
          <w:sz w:val="20"/>
          <w:szCs w:val="20"/>
        </w:rPr>
        <w:t xml:space="preserve"> Sequence (in this study) and Closest </w:t>
      </w:r>
      <w:r w:rsidRPr="000A0D3C">
        <w:rPr>
          <w:rFonts w:ascii="Arial" w:hAnsi="Arial" w:cs="Arial"/>
          <w:b/>
          <w:bCs/>
          <w:i/>
          <w:iCs/>
          <w:sz w:val="20"/>
          <w:szCs w:val="20"/>
        </w:rPr>
        <w:t>Shigella</w:t>
      </w:r>
      <w:r w:rsidRPr="000A0D3C">
        <w:rPr>
          <w:rFonts w:ascii="Arial" w:hAnsi="Arial" w:cs="Arial"/>
          <w:b/>
          <w:bCs/>
          <w:sz w:val="20"/>
          <w:szCs w:val="20"/>
        </w:rPr>
        <w:t xml:space="preserve"> Sequence in the NCBI Database, aligned using </w:t>
      </w:r>
      <w:proofErr w:type="spellStart"/>
      <w:r w:rsidRPr="000A0D3C">
        <w:rPr>
          <w:rFonts w:ascii="Arial" w:hAnsi="Arial" w:cs="Arial"/>
          <w:b/>
          <w:bCs/>
          <w:sz w:val="20"/>
          <w:szCs w:val="20"/>
        </w:rPr>
        <w:t>ClustalW</w:t>
      </w:r>
      <w:proofErr w:type="spellEnd"/>
      <w:r w:rsidRPr="000A0D3C">
        <w:rPr>
          <w:rFonts w:ascii="Arial" w:hAnsi="Arial" w:cs="Arial"/>
          <w:b/>
          <w:bCs/>
          <w:sz w:val="20"/>
          <w:szCs w:val="20"/>
        </w:rPr>
        <w:t xml:space="preserve"> Alignment algorithm and Constructed using Maximum Likelihood Tree with Mega 12</w:t>
      </w:r>
    </w:p>
    <w:p w14:paraId="3759BF0A" w14:textId="77777777" w:rsidR="000A0D3C" w:rsidRPr="000A0D3C" w:rsidRDefault="000A0D3C" w:rsidP="000A0D3C">
      <w:pPr>
        <w:spacing w:line="240" w:lineRule="auto"/>
        <w:jc w:val="both"/>
        <w:rPr>
          <w:rFonts w:ascii="Arial" w:hAnsi="Arial" w:cs="Arial"/>
          <w:b/>
          <w:bCs/>
        </w:rPr>
      </w:pPr>
    </w:p>
    <w:p w14:paraId="0902C445" w14:textId="5015C8E4"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4.0 DISCUSSION</w:t>
      </w:r>
    </w:p>
    <w:p w14:paraId="4A30322E" w14:textId="28354441" w:rsidR="000A0D3C" w:rsidRPr="000A0D3C" w:rsidRDefault="000A0D3C" w:rsidP="000A0D3C">
      <w:pPr>
        <w:shd w:val="clear" w:color="auto" w:fill="FFFFFF"/>
        <w:spacing w:line="240" w:lineRule="auto"/>
        <w:jc w:val="both"/>
        <w:rPr>
          <w:rFonts w:ascii="Arial" w:hAnsi="Arial" w:cs="Arial"/>
          <w:color w:val="1B1B1B"/>
          <w:sz w:val="20"/>
          <w:szCs w:val="20"/>
          <w:shd w:val="clear" w:color="auto" w:fill="FFFFFF"/>
        </w:rPr>
      </w:pPr>
      <w:r w:rsidRPr="000A0D3C">
        <w:rPr>
          <w:rFonts w:ascii="Arial" w:hAnsi="Arial" w:cs="Arial"/>
          <w:sz w:val="20"/>
          <w:szCs w:val="20"/>
        </w:rPr>
        <w:t xml:space="preserve">The </w:t>
      </w:r>
      <w:r w:rsidRPr="000A0D3C">
        <w:rPr>
          <w:rFonts w:ascii="Arial" w:hAnsi="Arial" w:cs="Arial"/>
          <w:i/>
          <w:iCs/>
          <w:sz w:val="20"/>
          <w:szCs w:val="20"/>
        </w:rPr>
        <w:t>Shigella</w:t>
      </w:r>
      <w:r w:rsidRPr="000A0D3C">
        <w:rPr>
          <w:rFonts w:ascii="Arial" w:hAnsi="Arial" w:cs="Arial"/>
          <w:sz w:val="20"/>
          <w:szCs w:val="20"/>
        </w:rPr>
        <w:t xml:space="preserve"> prevalence in this study is relatively higher than 5.9% pooled </w:t>
      </w:r>
      <w:r w:rsidRPr="000A0D3C">
        <w:rPr>
          <w:rStyle w:val="Emphasis"/>
          <w:rFonts w:ascii="Arial" w:hAnsi="Arial" w:cs="Arial"/>
          <w:color w:val="1B1B1B"/>
          <w:sz w:val="20"/>
          <w:szCs w:val="20"/>
          <w:shd w:val="clear" w:color="auto" w:fill="FFFFFF"/>
        </w:rPr>
        <w:t>Shigella</w:t>
      </w:r>
      <w:r w:rsidRPr="000A0D3C">
        <w:rPr>
          <w:rFonts w:ascii="Arial" w:hAnsi="Arial" w:cs="Arial"/>
          <w:color w:val="1B1B1B"/>
          <w:sz w:val="20"/>
          <w:szCs w:val="20"/>
          <w:shd w:val="clear" w:color="auto" w:fill="FFFFFF"/>
        </w:rPr>
        <w:t> spp.</w:t>
      </w:r>
      <w:r w:rsidRPr="000A0D3C">
        <w:rPr>
          <w:rFonts w:ascii="Arial" w:hAnsi="Arial" w:cs="Arial"/>
          <w:sz w:val="20"/>
          <w:szCs w:val="20"/>
        </w:rPr>
        <w:t xml:space="preserve"> prevalence estimates</w:t>
      </w:r>
      <w:r w:rsidRPr="000A0D3C">
        <w:rPr>
          <w:rFonts w:ascii="Arial" w:hAnsi="Arial" w:cs="Arial"/>
          <w:color w:val="1B1B1B"/>
          <w:sz w:val="20"/>
          <w:szCs w:val="20"/>
          <w:shd w:val="clear" w:color="auto" w:fill="FFFFFF"/>
        </w:rPr>
        <w:t> for Afric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rWGltfG","properties":{"formattedCitation":"(Nyarkoh et al., 2024)","plainCitation":"(Nyarkoh et al.,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yarkoh et al., 2024)</w:t>
      </w:r>
      <w:r w:rsidRPr="000A0D3C">
        <w:rPr>
          <w:rFonts w:ascii="Arial" w:hAnsi="Arial" w:cs="Arial"/>
          <w:sz w:val="20"/>
          <w:szCs w:val="20"/>
        </w:rPr>
        <w:fldChar w:fldCharType="end"/>
      </w:r>
      <w:r w:rsidRPr="000A0D3C">
        <w:rPr>
          <w:rFonts w:ascii="Arial" w:hAnsi="Arial" w:cs="Arial"/>
          <w:sz w:val="20"/>
          <w:szCs w:val="20"/>
        </w:rPr>
        <w:t xml:space="preserve"> and 8% reported b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d5iXLVci","properties":{"formattedCitation":"(Ngolo, 2023)","plainCitation":"(Ngolo, 2023)","noteIndex":0},"citationItems":[{"id":1171,"uris":["http://zotero.org/users/16296113/items/Q84VB2A7"],"itemData":{"id":1171,"type":"article-journal","DOI":"10.12962/j20882033.v34i1.14677","issue":"1","title":"Epidemiology and Characteristics of Resistant Typhoidal Salmonella Strains Prevalent in","volume":"34","author":[{"family":"Ngolo","given":"Jebes Lamini"}],"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lo, 2023)</w:t>
      </w:r>
      <w:r w:rsidRPr="000A0D3C">
        <w:rPr>
          <w:rFonts w:ascii="Arial" w:hAnsi="Arial" w:cs="Arial"/>
          <w:sz w:val="20"/>
          <w:szCs w:val="20"/>
        </w:rPr>
        <w:fldChar w:fldCharType="end"/>
      </w:r>
      <w:r w:rsidRPr="000A0D3C">
        <w:rPr>
          <w:rFonts w:ascii="Arial" w:hAnsi="Arial" w:cs="Arial"/>
          <w:sz w:val="20"/>
          <w:szCs w:val="20"/>
        </w:rPr>
        <w:t xml:space="preserve">. It is lower than 10%, 13% and 22% </w:t>
      </w:r>
      <w:r w:rsidRPr="000A0D3C">
        <w:rPr>
          <w:rFonts w:ascii="Arial" w:hAnsi="Arial" w:cs="Arial"/>
          <w:i/>
          <w:iCs/>
          <w:sz w:val="20"/>
          <w:szCs w:val="20"/>
        </w:rPr>
        <w:t>Shigella</w:t>
      </w:r>
      <w:r w:rsidRPr="000A0D3C">
        <w:rPr>
          <w:rFonts w:ascii="Arial" w:hAnsi="Arial" w:cs="Arial"/>
          <w:sz w:val="20"/>
          <w:szCs w:val="20"/>
        </w:rPr>
        <w:t xml:space="preserve"> prevalence reported earli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iSCVTShe","properties":{"formattedCitation":"(Abdulhassan &amp; Naji, 2022b; Alhaji et al., 2022; Shoja et al., 2023)","plainCitation":"(Abdulhassan &amp; Naji, 2022b; Alhaji et al., 2022;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Alhaji et al., 2022; Shoja et al., 2023)</w:t>
      </w:r>
      <w:r w:rsidRPr="000A0D3C">
        <w:rPr>
          <w:rFonts w:ascii="Arial" w:hAnsi="Arial" w:cs="Arial"/>
          <w:sz w:val="20"/>
          <w:szCs w:val="20"/>
        </w:rPr>
        <w:fldChar w:fldCharType="end"/>
      </w:r>
      <w:r w:rsidRPr="000A0D3C">
        <w:rPr>
          <w:rFonts w:ascii="Arial" w:hAnsi="Arial" w:cs="Arial"/>
          <w:color w:val="1B1B1B"/>
          <w:sz w:val="20"/>
          <w:szCs w:val="20"/>
          <w:shd w:val="clear" w:color="auto" w:fill="FFFFFF"/>
        </w:rPr>
        <w:t>.</w:t>
      </w:r>
      <w:r w:rsidRPr="000A0D3C">
        <w:rPr>
          <w:rFonts w:ascii="Arial" w:hAnsi="Arial" w:cs="Arial"/>
          <w:sz w:val="20"/>
          <w:szCs w:val="20"/>
        </w:rPr>
        <w:t xml:space="preserve"> However, it is in agreement with previous studies supporting Children population as the risk group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U3iy3mfF","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YOTLoZ8w/hnyGVIZK","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due to their highest prevalence.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proofErr w:type="spellStart"/>
      <w:r w:rsidRPr="000A0D3C">
        <w:rPr>
          <w:rFonts w:ascii="Arial" w:hAnsi="Arial" w:cs="Arial"/>
          <w:sz w:val="20"/>
          <w:szCs w:val="20"/>
        </w:rPr>
        <w:t>sero</w:t>
      </w:r>
      <w:proofErr w:type="spellEnd"/>
      <w:r w:rsidRPr="000A0D3C">
        <w:rPr>
          <w:rFonts w:ascii="Arial" w:hAnsi="Arial" w:cs="Arial"/>
          <w:sz w:val="20"/>
          <w:szCs w:val="20"/>
        </w:rPr>
        <w:t xml:space="preserve">-domination is supported by various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6prjvce5","properties":{"formattedCitation":"(Karmoker et al., 2023; Ngoshe et al., 2017; Sangeetha et al., 2014)","plainCitation":"(Karmoker et al., 2023; Ngoshe et al., 2017; Sangeetha et al., 2014)","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 Ngoshe et al., 2017; Sangeetha et al., 2014)</w:t>
      </w:r>
      <w:r w:rsidRPr="000A0D3C">
        <w:rPr>
          <w:rFonts w:ascii="Arial" w:hAnsi="Arial" w:cs="Arial"/>
          <w:sz w:val="20"/>
          <w:szCs w:val="20"/>
        </w:rPr>
        <w:fldChar w:fldCharType="end"/>
      </w:r>
      <w:r w:rsidRPr="000A0D3C">
        <w:rPr>
          <w:rFonts w:ascii="Arial" w:hAnsi="Arial" w:cs="Arial"/>
          <w:sz w:val="20"/>
          <w:szCs w:val="20"/>
        </w:rPr>
        <w:t xml:space="preserve"> and the gender matrices were backed by the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eQtVbKhZ","properties":{"formattedCitation":"(Salehi et al., 2025)","plainCitation":"(Salehi et al., 2025)","noteIndex":0},"citationItems":[{"id":1053,"uris":["http://zotero.org/users/16296113/items/PPTBEGYC"],"itemData":{"id":1053,"type":"article-journal","abstract":"Abstract\n            Antimicrobial resistance is one of the leading causes of mortality globally. However, little is known about the distribution of antibiotic resistance genes (ARGs) in human gut metagenomes, collectively referred to as the resistome, across socio-demographic gradients. In particular, limited evidence exists on gender-based differences. We investigated how the resistomes differ between women and men in a global dataset of 14,641 publicly available human gut metagenomes encompassing countries with widely variable economic statuses. We observed a 9% higher total ARG load in women than in men in high-income countries. However, in low- and middle-income countries, the difference between genders was reversed in univariate models, but not significant after adjusting for covariates. Interestingly, the differences in ARG load between genders emerged in adulthood, suggesting resistomes differentiate between genders after childhood. Collectively, our data-driven analyses shed light on global, gendered antibiotic resistance patterns, which may help guide further research and targeted interventions.","container-title":"npj Biofilms and Microbiomes","DOI":"10.1038/s41522-025-00715-9","ISSN":"2055-5008","issue":"1","journalAbbreviation":"npj Biofilms Microbiomes","language":"en","page":"79","source":"DOI.org (Crossref)","title":"Gender differences in global antimicrobial resistance","volume":"11","author":[{"family":"Salehi","given":"Mahkameh"},{"family":"Laitinen","given":"Ville"},{"family":"Bhanushali","given":"Shivang"},{"family":"Bengtsson-Palme","given":"Johan"},{"family":"Collignon","given":"Peter"},{"family":"Beggs","given":"John J."},{"family":"Pärnänen","given":"Katariina"},{"family":"Lahti","given":"Leo"}],"issued":{"date-parts":[["2025",5,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lehi et al., 2025)</w:t>
      </w:r>
      <w:r w:rsidRPr="000A0D3C">
        <w:rPr>
          <w:rFonts w:ascii="Arial" w:hAnsi="Arial" w:cs="Arial"/>
          <w:sz w:val="20"/>
          <w:szCs w:val="20"/>
        </w:rPr>
        <w:fldChar w:fldCharType="end"/>
      </w:r>
      <w:r w:rsidRPr="000A0D3C">
        <w:rPr>
          <w:rFonts w:ascii="Arial" w:hAnsi="Arial" w:cs="Arial"/>
          <w:sz w:val="20"/>
          <w:szCs w:val="20"/>
        </w:rPr>
        <w:t xml:space="preserve">. In a southwestern, no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was isolated despite isolating other </w:t>
      </w:r>
      <w:proofErr w:type="spellStart"/>
      <w:r w:rsidRPr="000A0D3C">
        <w:rPr>
          <w:rFonts w:ascii="Arial" w:hAnsi="Arial" w:cs="Arial"/>
          <w:sz w:val="20"/>
          <w:szCs w:val="20"/>
        </w:rPr>
        <w:t>sero</w:t>
      </w:r>
      <w:proofErr w:type="spellEnd"/>
      <w:r w:rsidRPr="000A0D3C">
        <w:rPr>
          <w:rFonts w:ascii="Arial" w:hAnsi="Arial" w:cs="Arial"/>
          <w:sz w:val="20"/>
          <w:szCs w:val="20"/>
        </w:rPr>
        <w:t xml:space="preserve">-groups in similar proportion.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4Slge8fh","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w:t>
      </w:r>
      <w:r w:rsidRPr="000A0D3C">
        <w:rPr>
          <w:rFonts w:ascii="Arial" w:hAnsi="Arial" w:cs="Arial"/>
          <w:color w:val="1B1B1B"/>
          <w:sz w:val="20"/>
          <w:szCs w:val="20"/>
          <w:shd w:val="clear" w:color="auto" w:fill="FFFFFF"/>
        </w:rPr>
        <w:t xml:space="preserve"> unlik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fwaL3RU","properties":{"formattedCitation":"(Abdulhassan &amp; Naji, 2022b; Ngoshe et al., 2017)","plainCitation":"(Abdulhassan &amp; Naji, 2022b; Ngoshe et al., 2017)","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Abdulhassan &amp; Naji, 2022b; Ngoshe et al., 2017)</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who did report all serotypes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except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side that our findings align with previously reported sequence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color w:val="1B1B1B"/>
          <w:sz w:val="20"/>
          <w:szCs w:val="20"/>
          <w:shd w:val="clear" w:color="auto" w:fill="FFFFFF"/>
        </w:rPr>
        <w:t>sero</w:t>
      </w:r>
      <w:proofErr w:type="spellEnd"/>
      <w:r w:rsidRPr="000A0D3C">
        <w:rPr>
          <w:rFonts w:ascii="Arial" w:hAnsi="Arial" w:cs="Arial"/>
          <w:color w:val="1B1B1B"/>
          <w:sz w:val="20"/>
          <w:szCs w:val="20"/>
          <w:shd w:val="clear" w:color="auto" w:fill="FFFFFF"/>
        </w:rPr>
        <w:t xml:space="preserve">-groups higher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flexneri</w:t>
      </w:r>
      <w:proofErr w:type="spellEnd"/>
      <w:r w:rsidRPr="000A0D3C">
        <w:rPr>
          <w:rFonts w:ascii="Arial" w:hAnsi="Arial" w:cs="Arial"/>
          <w:color w:val="1B1B1B"/>
          <w:sz w:val="20"/>
          <w:szCs w:val="20"/>
          <w:shd w:val="clear" w:color="auto" w:fill="FFFFFF"/>
        </w:rPr>
        <w:t xml:space="preserve"> followed by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nd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912zFTp8","properties":{"formattedCitation":"(Abdulhassan &amp; Naji, 2022b; Ngoshe et al., 2017; Sangeetha et al., 2014; Shoja et al., 2023)","plainCitation":"(Abdulhassan &amp; Naji, 2022b; Ngoshe et al., 2017; Sangeetha et al., 2014;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Abdulhassan &amp; Naji, 2022b; Ngoshe et al., 2017; Sangeetha et al., 2014; Shoja et al., 2023)</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of the cases. This was followed by S.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at 24.19% and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t 22.58%. Notably, no instances of </w:t>
      </w:r>
      <w:r w:rsidRPr="000A0D3C">
        <w:rPr>
          <w:rFonts w:ascii="Arial" w:hAnsi="Arial" w:cs="Arial"/>
          <w:i/>
          <w:iCs/>
          <w:color w:val="1B1B1B"/>
          <w:sz w:val="20"/>
          <w:szCs w:val="20"/>
          <w:shd w:val="clear" w:color="auto" w:fill="FFFFFF"/>
        </w:rPr>
        <w:t xml:space="preserve">S. </w:t>
      </w:r>
      <w:proofErr w:type="spellStart"/>
      <w:r w:rsidRPr="000A0D3C">
        <w:rPr>
          <w:rFonts w:ascii="Arial" w:hAnsi="Arial" w:cs="Arial"/>
          <w:i/>
          <w:iCs/>
          <w:color w:val="1B1B1B"/>
          <w:sz w:val="20"/>
          <w:szCs w:val="20"/>
          <w:shd w:val="clear" w:color="auto" w:fill="FFFFFF"/>
        </w:rPr>
        <w:t>dysenteriae</w:t>
      </w:r>
      <w:proofErr w:type="spellEnd"/>
      <w:r w:rsidRPr="000A0D3C">
        <w:rPr>
          <w:rFonts w:ascii="Arial" w:hAnsi="Arial" w:cs="Arial"/>
          <w:color w:val="1B1B1B"/>
          <w:sz w:val="20"/>
          <w:szCs w:val="20"/>
          <w:shd w:val="clear" w:color="auto" w:fill="FFFFFF"/>
        </w:rPr>
        <w:t xml:space="preserve"> were found</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R1i2ne7","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Shoja et al., 2023)</w:t>
      </w:r>
      <w:r w:rsidRPr="000A0D3C">
        <w:rPr>
          <w:rFonts w:ascii="Arial" w:hAnsi="Arial" w:cs="Arial"/>
          <w:color w:val="1B1B1B"/>
          <w:sz w:val="20"/>
          <w:szCs w:val="20"/>
          <w:shd w:val="clear" w:color="auto" w:fill="FFFFFF"/>
        </w:rPr>
        <w:fldChar w:fldCharType="end"/>
      </w:r>
      <w:r w:rsidRPr="000A0D3C">
        <w:rPr>
          <w:rFonts w:ascii="Arial" w:hAnsi="Arial" w:cs="Arial"/>
          <w:sz w:val="20"/>
          <w:szCs w:val="20"/>
        </w:rPr>
        <w:t xml:space="preserve">. 26 (79%) of the isolates were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8cwlst90","properties":{"formattedCitation":"(Sangeetha et al., 2014)","plainCitation":"(Sangeetha et al., 2014)","noteIndex":0},"citationItems":[{"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ngeetha et al., 2014)</w:t>
      </w:r>
      <w:r w:rsidRPr="000A0D3C">
        <w:rPr>
          <w:rFonts w:ascii="Arial" w:hAnsi="Arial" w:cs="Arial"/>
          <w:sz w:val="20"/>
          <w:szCs w:val="20"/>
        </w:rPr>
        <w:fldChar w:fldCharType="end"/>
      </w:r>
      <w:r w:rsidRPr="000A0D3C">
        <w:rPr>
          <w:rFonts w:ascii="Arial" w:hAnsi="Arial" w:cs="Arial"/>
          <w:sz w:val="20"/>
          <w:szCs w:val="20"/>
        </w:rPr>
        <w:t xml:space="preserve">. 1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0pmZQpf","properties":{"formattedCitation":"(Abdulhassan &amp; Naji, 2022b)","plainCitation":"(Abdulhassan &amp; Naji, 2022b)","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S</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as 3 (15%), </w:t>
      </w:r>
      <w:r w:rsidRPr="000A0D3C">
        <w:rPr>
          <w:rFonts w:ascii="Arial" w:hAnsi="Arial" w:cs="Arial"/>
          <w:i/>
          <w:iCs/>
          <w:sz w:val="20"/>
          <w:szCs w:val="20"/>
        </w:rPr>
        <w:t>S</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4(20%),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3(65%) and S. </w:t>
      </w:r>
      <w:proofErr w:type="spellStart"/>
      <w:r w:rsidRPr="000A0D3C">
        <w:rPr>
          <w:rFonts w:ascii="Arial" w:hAnsi="Arial" w:cs="Arial"/>
          <w:i/>
          <w:iCs/>
          <w:sz w:val="20"/>
          <w:szCs w:val="20"/>
        </w:rPr>
        <w:t>boydii</w:t>
      </w:r>
      <w:r w:rsidRPr="000A0D3C">
        <w:rPr>
          <w:rFonts w:ascii="Arial" w:hAnsi="Arial" w:cs="Arial"/>
          <w:sz w:val="20"/>
          <w:szCs w:val="20"/>
        </w:rPr>
        <w:t>i</w:t>
      </w:r>
      <w:proofErr w:type="spellEnd"/>
      <w:r w:rsidRPr="000A0D3C">
        <w:rPr>
          <w:rFonts w:ascii="Arial" w:hAnsi="Arial" w:cs="Arial"/>
          <w:sz w:val="20"/>
          <w:szCs w:val="20"/>
        </w:rPr>
        <w:t xml:space="preserve"> 0(0%). </w:t>
      </w:r>
      <w:r w:rsidRPr="000A0D3C">
        <w:rPr>
          <w:rFonts w:ascii="Arial" w:hAnsi="Arial" w:cs="Arial"/>
          <w:i/>
          <w:iCs/>
          <w:sz w:val="20"/>
          <w:szCs w:val="20"/>
        </w:rPr>
        <w:t>Shigella</w:t>
      </w:r>
      <w:r w:rsidRPr="000A0D3C">
        <w:rPr>
          <w:rFonts w:ascii="Arial" w:hAnsi="Arial" w:cs="Arial"/>
          <w:sz w:val="20"/>
          <w:szCs w:val="20"/>
        </w:rPr>
        <w:t xml:space="preserve"> species isolation rate was 32(8%). It consisted of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15(46.9%),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2(37.5%),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5(15.6%), no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was identifi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TTbMccD1","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w:t>
      </w:r>
    </w:p>
    <w:p w14:paraId="3601E182" w14:textId="7D8C779E"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sz w:val="20"/>
          <w:szCs w:val="20"/>
        </w:rPr>
        <w:t xml:space="preserve">The findings this study aligned with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RkEOZEh","properties":{"formattedCitation":"(Enitan et al., 2021)","plainCitation":"(Enitan et al., 2021)","noteIndex":0},"citationItems":[{"id":414,"uris":["http://zotero.org/users/16296113/items/LPD4J2KS"],"itemData":{"id":414,"type":"article-journal","abstract":"This cross-sectional, institutional-based study aimed to determine the prevalence of shigellosis and associated risk factors among Babcock University students in Ogun State, Nigeria. One hundred and twenty (120) undergraduate students, 80 females and 40 males, were asked to provide stool specimen in a sterile leak-proof single-use universal bottle with a screw-capped lid. Standard microbiological techniques were used to analyse the stool samples. A questionnaire was designed to collect demographic and clinical information from participants. The data obtained were statistically analysed using the SPSS Statistics software (version 18.0). The study showed that there was no occurrence of shigellosis among the study participants (0%), but other enteric pathogens infection were present in all participants (100%). The three most common mono-infections found among the study participants included Staphylococcus aureus (40%), followed by Escherichia coli (16.7%), and Salmonella typhi and Bacillus spp. (3.3%, each). While the most common prevalence of dual-infections included Staphylococcus aureus and Escherichia coli (33.3%), followed by Staphylococcus aureus and Salmonella typhi (3.3%). The proportion of participants who were asymptomatic (66.7%) was significantly higher than the symptomatic ones (33.3%). Identified risk factors of non-Shigella enteric infection included consumption of beef, vegetables, fruits, poultry/poultry products, as well as street foods, poor hand hygiene before eating, anal cleaning, and poor hand hygiene after toileting. Although shigellosis did not exist among undergraduate students of Babcock University, this study highlighted the existence of other enteric infections among the study participants. Therefore, the necessary preventive measures should be ensured and sustained.","container-title":"Trends in Infection and Global Health","DOI":"10.24815/tigh.v1i1.22422","ISSN":"2807-646X","issue":"1","journalAbbreviation":"Trends Infect Global Health","language":"en","page":"25-36","source":"DOI.org (Crossref)","title":"Prevalence of shigellosis and associated risk factors among undergraduate students of a private university in Ogun State, Nigeria","volume":"1","author":[{"family":"Enitan","given":"Seyi Samson"},{"family":"Odigie","given":"Joan"},{"family":"Adekunbi","given":"Oluyemisi Ajike"},{"family":"Emmanuel","given":"Okondu Ogechukwu"},{"family":"Ogbonna","given":"Nwachi Idume"},{"family":"Laura","given":"Tsague Metago Claudette"},{"family":"Ofodile","given":"Chukwudi Amaechi"},{"family":"Itodo","given":"Grace Eleojo"},{"family":"Edafetanure-Ibeh","given":"Marcel"},{"family":"Adetola","given":"Abiodun Oluwasegun"}],"issued":{"date-parts":[["2021",9,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nitan et al., 2021)</w:t>
      </w:r>
      <w:r w:rsidRPr="000A0D3C">
        <w:rPr>
          <w:rFonts w:ascii="Arial" w:hAnsi="Arial" w:cs="Arial"/>
          <w:sz w:val="20"/>
          <w:szCs w:val="20"/>
        </w:rPr>
        <w:fldChar w:fldCharType="end"/>
      </w:r>
      <w:r w:rsidRPr="000A0D3C">
        <w:rPr>
          <w:rFonts w:ascii="Arial" w:hAnsi="Arial" w:cs="Arial"/>
          <w:sz w:val="20"/>
          <w:szCs w:val="20"/>
        </w:rPr>
        <w:t xml:space="preserve"> on slightly higher prevalence in women compared to me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R07WKdl","properties":{"formattedCitation":"(Juraschek et al., 2021; Karmoker et al., 2023; Ud-Din et al., 2013)","plainCitation":"(Juraschek et al., 2021; Karmoker et al., 2023; Ud-Din et al., 2013)","noteIndex":0},"citationItems":[{"id":433,"uris":["http://zotero.org/users/16296113/items/ZKU5VK5I"],"itemData":{"id":433,"type":"article-journal","abstract":"Fluoroquinolones are the highest priority, critically important antimicrobial agents. Resistance development can occur via different mechanisms, with plasmid-mediated quinolone resistance (PMQR) being prevalent in the livestock and food area. Especially, qnr genes, commonly located on mobile genetic elements, are major drivers for the spread of resistance determinants against ﬂuoroquinolones. We investigated the prevalence and characteristics of qnr-positive Escherichia (E.) coli obtained from different monitoring programs in Germany in 2017. Furthermore, we aimed to evaluate commonalities of qnr-carrying plasmids in E. coli. We found qnr to be broadly spread over different livestock and food matrices, and to be present in various sequence types. The qnr-positive isolates were predominantly detected within selectively isolated ESBL (extended spectrum betalactamase)-producing E. coli, leading to a frequent association with other resistance genes, especially cephalosporin determinants. Furthermore, we found that qnr correlates with the presence of genes involved in resistance development against quaternary ammonium compounds (qac). The detection of additional point mutations in many isolates within the chromosomal QRDR region led to even higher MIC values against ﬂuoroquinolones for the investigated E. coli. All of these attributes should be carefully taken into account in the risk assessment of qnr-carrying E. coli from livestock and food.","container-title":"Microorganisms","DOI":"10.3390/microorganisms9061308","ISSN":"2076-2607","issue":"6","journalAbbreviation":"Microorganisms","language":"en","license":"https://creativecommons.org/licenses/by/4.0/","page":"1308","source":"DOI.org (Crossref)","title":"Phenotypic and Genotypic Properties of Fluoroquinolone-Resistant, qnr-Carrying Escherichia coli Isolated from the German Food Chain in 2017","volume":"9","author":[{"family":"Juraschek","given":"Katharina"},{"family":"Deneke","given":"Carlus"},{"family":"Schmoger","given":"Silvia"},{"family":"Grobbel","given":"Mirjam"},{"family":"Malorny","given":"Burkhard"},{"family":"Käsbohrer","given":"Annemarie"},{"family":"Schwarz","given":"Stefan"},{"family":"Meemken","given":"Diana"},{"family":"Hammerl","given":"Jens Andre"}],"issued":{"date-parts":[["2021",6,16]]}}},{"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171,"uris":["http://zotero.org/users/16296113/items/STYPVN9Q"],"itemData":{"id":171,"type":"article-journal","abstract":"Shigellosis, caused by Shigella species, is a major public health problem in Bangladesh. To determine the prevalence and distribution of different Shigella species, we analyzed 10,827 Shigella isolates from patients between 2001 and 2011. S. flexneri was the predominant species isolated throughout the period. However, the prevalence of S. flexneri decreased from 65.7% in 2001 to 47% in 2011, whereas the prevalence of S. sonnei increased from 7.2% in 2001 to 25% in 2011. S. boydii and S. dysenteriae accounted for 17.3% and 7.7% of the isolates respectively throughout the period. Of 200 randomly selected S. sonnei isolates for extensive characterization, biotype g strains were predominant (95%) followed by biotype a (5%). Resistance to commonly used antibiotics including trimethoprim-sulfamethoxazole, nalidixic acid, ciprofloxacin, mecillinam and ampicillin was 89.5%, 86.5%, 17%, 10.5%, and 9.5%, respectively. All isolates were susceptible to ceftriaxone, cefotaxime, ceftazidime and imipenem. Ninety-eight percent of the strains had integrons belonging to class 1, 2 or both. The class 1 integron contained only dfrA5 gene, whereas among class 2 integron, 16% contained dhfrAI-sat1-aadA1-orfX gene cassettes and 84% harbored dhfrA1-sat2 gene cassettes. Plasmids of ,5, ,1.8 and ,1.4 MDa in size were found in 92% of the strains, whereas only 33% of the strains carried the 120 MDa plasmid. PFGE analysis showed that strains having different integron patterns belonged to different clusters. These results show a changing trend in the prevalence of Shigella species with the emergence of multidrug resistant S. sonnei. Although S. flexneri continues to be the predominant species albeit with reduced prevalence, S. sonnei has emerged as the second most prevalent species replacing the earlier dominance by S. boydii and S. dysenteriae in Bangladesh.","container-title":"PLoS ONE","DOI":"10.1371/journal.pone.0082601","ISSN":"1932-6203","issue":"12","journalAbbreviation":"PLoS ONE","language":"en","page":"e82601","source":"DOI.org (Crossref)","title":"Changing Trends in the Prevalence of Shigella Species: Emergence of Multi-Drug Resistant Shigella sonnei Biotype g in Bangladesh","title-short":"Changing Trends in the Prevalence of Shigella Species","volume":"8","author":[{"family":"Ud-Din","given":"Abu I. M. S."},{"family":"Wahid","given":"Syeda U. H."},{"family":"Latif","given":"Hasan A."},{"family":"Shahnaij","given":"Mohammad"},{"family":"Akter","given":"Mahmuda"},{"family":"Azmi","given":"Ishrat J."},{"family":"Hasan","given":"Trisheeta N."},{"family":"Ahmed","given":"Dilruba"},{"family":"Hossain","given":"Mohammad A."},{"family":"Faruque","given":"Abu S. G."},{"family":"Faruque","given":"Shah M."},{"family":"Talukder","given":"Kaisar A."}],"editor":[{"family":"Cloeckaert","given":"Axel"}],"issued":{"date-parts":[["2013",12,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Juraschek et al., 2021; Karmoker et al., 2023; Ud-Din et al., 2013)</w:t>
      </w:r>
      <w:r w:rsidRPr="000A0D3C">
        <w:rPr>
          <w:rFonts w:ascii="Arial" w:hAnsi="Arial" w:cs="Arial"/>
          <w:sz w:val="20"/>
          <w:szCs w:val="20"/>
        </w:rPr>
        <w:fldChar w:fldCharType="end"/>
      </w:r>
      <w:r w:rsidRPr="000A0D3C">
        <w:rPr>
          <w:rFonts w:ascii="Arial" w:hAnsi="Arial" w:cs="Arial"/>
          <w:sz w:val="20"/>
          <w:szCs w:val="20"/>
        </w:rPr>
        <w:t xml:space="preserve"> on </w:t>
      </w:r>
      <w:proofErr w:type="spellStart"/>
      <w:r w:rsidRPr="000A0D3C">
        <w:rPr>
          <w:rFonts w:ascii="Arial" w:hAnsi="Arial" w:cs="Arial"/>
          <w:sz w:val="20"/>
          <w:szCs w:val="20"/>
        </w:rPr>
        <w:t>Ampicilin</w:t>
      </w:r>
      <w:proofErr w:type="spellEnd"/>
      <w:r w:rsidRPr="000A0D3C">
        <w:rPr>
          <w:rFonts w:ascii="Arial" w:hAnsi="Arial" w:cs="Arial"/>
          <w:sz w:val="20"/>
          <w:szCs w:val="20"/>
        </w:rPr>
        <w:t xml:space="preserve">, resistance, and Cefuroxime, Ceftazidim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vnMfl3s","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and </w:t>
      </w:r>
      <w:proofErr w:type="spellStart"/>
      <w:r w:rsidRPr="000A0D3C">
        <w:rPr>
          <w:rFonts w:ascii="Arial" w:hAnsi="Arial" w:cs="Arial"/>
          <w:sz w:val="20"/>
          <w:szCs w:val="20"/>
        </w:rPr>
        <w:t>Amoxycilin</w:t>
      </w:r>
      <w:proofErr w:type="spellEnd"/>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3q1NchX","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 xml:space="preserve">. Despite all other results aligning, Amikacin which the most sensitive in this study was reported as super resistant in an Iranian stud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p3GtYsi","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The highly sensitive Chloramphenicol (81.3%) is also supported by various studies from the same and surrounding region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hVcxPka","properties":{"formattedCitation":"(Abdulhassan &amp; Naji, 2022b; Lawal, 2017b; Titus et al., 2023; L. Umar et al., 2021)","plainCitation":"(Abdulhassan &amp; Naji, 2022b; Lawal, 2017b; Titus et al., 2023; L. Umar et al., 2021)","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371,"uris":["http://zotero.org/users/16296113/items/D3FU3QZA"],"itemData":{"id":371,"type":"article-journal","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container-title":"Journal of Bacteriology &amp; Mycology: Open Access","DOI":"10.15406/jbmoa.2017.04.00084","ISSN":"24692786","issue":"2","journalAbbreviation":"JBMOA","language":"en","source":"DOI.org (Crossref)","title":"Antimicrobial Resistance Pattern and Plasmid Profile of Diarrheal Salmonallae and Shigallae Bacteria Isolated from Clinical Samples in Kaduna Metropolis, Nigeria","URL":"https://medcraveonline.com/JBMOA/antimicrobial-resistance-pattern-and-plasmid-profile-of-diarrheal-salmonallae-and-shigallae-bacteria-isolatednbsp-from-clinical-samples-in-kaduna-metropolis-nigeria.html","volume":"4","author":[{"family":"Lawal","given":"Maryam Sani"}],"accessed":{"date-parts":[["2025",8,25]]},"issued":{"date-parts":[["2017",2,6]]}}},{"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id":465,"uris":["http://zotero.org/users/16296113/items/3PDQ5FW7"],"itemData":{"id":465,"type":"article-journal","abstract":"Ficus sycomorus L is a large, semi-deciduous spreading savannah tree that belongs to the family (Moraceae) is used by many tribes in the treatments of skin infections. The aim of this study was to carry out phytochemical analysis and antifungal evaluation of F. sycomorus L. stem and leaf Methanol extract on some dermatophytic fungi. The stem and leaf crude extracts were obtained after drying using maceration and percolation with methanol as the solvent. The extract was subjected to qualitative phytochemical screening as well as GC-MS analysis for the presence of bioactive constituents. The antifungal inhibitory effect of the crude stem and leaf extracts was assessed by agar well diffusion methods. The phytochemical screening revealed that the leaves and stem-bark contained secondary metabolites such as tannins, flavonoids, alkaloids, saponins, reducing sugar and steroid. The GC-MS assay showed that the most prevailing compound in the methanolic stem-bark extract was 2, 9, Diazabicyclo (4, 4, 0) decane-3,10 dione, while in the methanolic leaves extract was acetic acid. The anti-dermatophytic assay of the extracts against Microsporum canis and Tricophyton tonsurans showed that the extracts inhibited the fungi with zones of inhibitions ranging from 6.33±0.47 to 24.33±0.47mm with the leaf extract exhibiting higher inhibition zones than the stem extract (p˂0.01). The study shows that both the stem and leaf methanol extract of Ficus sycomorus L possesses antifungal activity and should be considered as a potential antifungal agent in search of newer agents to address dermatophytic fungal infections","container-title":"UMYU Journal of Microbiology Research (UJMR)","DOI":"10.47430/ujmr.2161.002","ISSN":"2814-1822, 2616-0668","issue":"1","journalAbbreviation":"UJMR","language":"en","license":"https://creativecommons.org/licenses/by-nc/4.0","page":"11-17","source":"DOI.org (Crossref)","title":"Phytochemical Analysis and Antifungal Activity of Ficus Sycomorus L. (Moraceae) Extracts on some Dermatophytic Fungi","volume":"6","author":[{"family":"Umar","given":"L.","suffix":""},{"literal":"Mansir L."},{"literal":"Sani Mg"}],"issued":{"date-parts":[["2021",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Lawal, 2017b; Titus et al., 2023; L. Umar et al., 2021)</w:t>
      </w:r>
      <w:r w:rsidRPr="000A0D3C">
        <w:rPr>
          <w:rFonts w:ascii="Arial" w:hAnsi="Arial" w:cs="Arial"/>
          <w:sz w:val="20"/>
          <w:szCs w:val="20"/>
        </w:rPr>
        <w:fldChar w:fldCharType="end"/>
      </w:r>
      <w:r w:rsidRPr="000A0D3C">
        <w:rPr>
          <w:rFonts w:ascii="Arial" w:hAnsi="Arial" w:cs="Arial"/>
          <w:sz w:val="20"/>
          <w:szCs w:val="20"/>
        </w:rPr>
        <w:t xml:space="preserve"> with slight disagreement by some </w:t>
      </w:r>
      <w:r w:rsidRPr="000A0D3C">
        <w:rPr>
          <w:rFonts w:ascii="Arial" w:hAnsi="Arial" w:cs="Arial"/>
          <w:i/>
          <w:iCs/>
          <w:sz w:val="20"/>
          <w:szCs w:val="20"/>
        </w:rPr>
        <w:t>Shigella</w:t>
      </w:r>
      <w:r w:rsidRPr="000A0D3C">
        <w:rPr>
          <w:rFonts w:ascii="Arial" w:hAnsi="Arial" w:cs="Arial"/>
          <w:sz w:val="20"/>
          <w:szCs w:val="20"/>
        </w:rPr>
        <w:t xml:space="preserve"> strains against certain antibiotics. </w:t>
      </w:r>
      <w:commentRangeStart w:id="9"/>
      <w:r w:rsidRPr="000A0D3C">
        <w:rPr>
          <w:rFonts w:ascii="Arial" w:hAnsi="Arial" w:cs="Arial"/>
          <w:sz w:val="20"/>
          <w:szCs w:val="20"/>
        </w:rPr>
        <w:t xml:space="preserve">The findings in this study contradicts the Susceptibility profiles of </w:t>
      </w:r>
      <w:r w:rsidRPr="000A0D3C">
        <w:rPr>
          <w:rFonts w:ascii="Arial" w:hAnsi="Arial" w:cs="Arial"/>
          <w:i/>
          <w:iCs/>
          <w:sz w:val="20"/>
          <w:szCs w:val="20"/>
        </w:rPr>
        <w:t>Shigella</w:t>
      </w:r>
      <w:r w:rsidRPr="000A0D3C">
        <w:rPr>
          <w:rFonts w:ascii="Arial" w:hAnsi="Arial" w:cs="Arial"/>
          <w:sz w:val="20"/>
          <w:szCs w:val="20"/>
        </w:rPr>
        <w:t xml:space="preserve"> isolates previously reported from one of the study areas </w:t>
      </w:r>
      <w:commentRangeEnd w:id="9"/>
      <w:r w:rsidR="00C714A0">
        <w:rPr>
          <w:rStyle w:val="CommentReference"/>
        </w:rPr>
        <w:commentReference w:id="9"/>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sCSHwO7m","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proofErr w:type="spellStart"/>
      <w:r w:rsidRPr="000A0D3C">
        <w:rPr>
          <w:rFonts w:ascii="Arial" w:hAnsi="Arial" w:cs="Arial"/>
          <w:sz w:val="20"/>
          <w:szCs w:val="20"/>
        </w:rPr>
        <w:t>Saheed</w:t>
      </w:r>
      <w:proofErr w:type="spellEnd"/>
      <w:r w:rsidRPr="000A0D3C">
        <w:rPr>
          <w:rFonts w:ascii="Arial" w:hAnsi="Arial" w:cs="Arial"/>
          <w:sz w:val="20"/>
          <w:szCs w:val="20"/>
        </w:rPr>
        <w:t xml:space="preserve"> et al., 2020)</w:t>
      </w:r>
      <w:r w:rsidRPr="000A0D3C">
        <w:rPr>
          <w:rFonts w:ascii="Arial" w:hAnsi="Arial" w:cs="Arial"/>
          <w:sz w:val="20"/>
          <w:szCs w:val="20"/>
        </w:rPr>
        <w:fldChar w:fldCharType="end"/>
      </w:r>
      <w:r w:rsidRPr="000A0D3C">
        <w:rPr>
          <w:rFonts w:ascii="Arial" w:hAnsi="Arial" w:cs="Arial"/>
          <w:sz w:val="20"/>
          <w:szCs w:val="20"/>
        </w:rPr>
        <w:t xml:space="preserve">. </w:t>
      </w:r>
    </w:p>
    <w:p w14:paraId="0135070E"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lastRenderedPageBreak/>
        <w:t xml:space="preserve">The high diversity in resistance patterns observed in this study mirrors recent findings from both West African and Asian settings, highlighting a rapid evolution of resistance even in historically rare </w:t>
      </w:r>
      <w:r w:rsidRPr="000A0D3C">
        <w:rPr>
          <w:rFonts w:ascii="Arial" w:hAnsi="Arial" w:cs="Arial"/>
          <w:i/>
          <w:iCs/>
          <w:spacing w:val="1"/>
          <w:sz w:val="20"/>
          <w:szCs w:val="20"/>
        </w:rPr>
        <w:t>Shigella</w:t>
      </w:r>
      <w:r w:rsidRPr="000A0D3C">
        <w:rPr>
          <w:rFonts w:ascii="Arial" w:hAnsi="Arial" w:cs="Arial"/>
          <w:spacing w:val="1"/>
          <w:sz w:val="20"/>
          <w:szCs w:val="20"/>
        </w:rPr>
        <w:t xml:space="preserv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pN7K1erU","properties":{"formattedCitation":"(Karmoker et al., 2023; Nyarkoh et al., 2024; Okumu et al., 2025)","plainCitation":"(Karmoker et al., 2023; Nyarkoh et al., 2024; Okumu et al., 2025)","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97,"uris":["http://zotero.org/users/16296113/items/Q8SMGVWC"],"itemData":{"id":1097,"type":"article-journal","abstract":"Introduction: Antimicrobial resistance (AMR) is a global health priority. This systematic review summarizes the prevalence of AMR in enteric pathogens originating from the community, specifically among ≤10-year-old children in low-and middle-income countries (LMICs). In addition, it presents the proportions of pooled resistance in Campylobacter spp., Escherichia coli, Shigella spp., and Salmonella spp. (CESS) to clinically relevant antibiotics.\nMethods: Six online repositories, namely PubMed, Medline, Web of Science, Cochrane Library, CABI, and EMBASE were searched for articles published between January 2005 and September 2024. Random-effects meta-analysis models were constructed to estimate the pooled AMR proportions for CESS pathogens, and a subgroup analysis by region was also carried out.\nResults: A total of 64 publications from 23 LMICs met our inclusion criteria. The pooled estimates of E. coli AMR for clinically important antibiotics were as follows: sulfamethoxazole/trimethoprim (SXT) 71% [95%CI: 57–82%]; ampicillin (AMP) 56% [95%CI: 44–67%]; ciprofloxacin (CIP) 10% [95%CI: 5–20%]; and ceftriaxone (CRO) 8% [95%CI: 2–31%]. The proportions of AMR detected in Shigella spp. were AMP 76% [95%CI: 60–87%]; nalidixic acid (NA) 9% [95%CI: 2–31%]; CIP 3% [95%CI: 0–15%]; and CRO 2% [95%CI: 0–19%]. The proportions of Salmonella spp. AMR were AMP 55% [95%CI: 35–73%] and SXT 25% [95%CI: 15–38%]. The proportions of Campylobacter spp. AMR were erythromycin (ERY) 33% [95%CI: 12–64%] and CIP 27% [95%CI: 8–61%]. There was high variability in the regional subgroup analysis, with high interstudy and regional heterogeneity I2 ≥ 75%.\nConclusion: Our results shed light on drug-resistant enteric bacterial pathogens in young children, providing evidence that CESS pathogens are becoming increasingly resistant to clinically important antimicrobials. Regional differences OPEN ACCESS","container-title":"Frontiers in Microbiology","DOI":"10.3389/fmicb.2025.1539160","ISSN":"1664-302X","journalAbbreviation":"Front. Microbiol.","language":"en","page":"1539160","source":"DOI.org (Crossref)","title":"Antimicrobial resistance in community-acquired enteric pathogens among children aged ≤ 10-years in low-and middle-income countries: a systematic review and meta-analysis","title-short":"Antimicrobial resistance in community-acquired enteric pathogens among children aged ≤ 10-years in low-and middle-income countries","volume":"16","author":[{"family":"Okumu","given":"Noah O."},{"family":"Muloi","given":"Dishon M."},{"family":"Moodley","given":"Arshnee"},{"family":"Watson","given":"Julie"},{"family":"Kiarie","given":"Alice"},{"family":"Ochieng","given":"Linnet"},{"family":"Wasonga","given":"Joseph O."},{"family":"Mutisya","given":"Christine"},{"family":"Alumasa","given":"Lorren"},{"family":"Ngeranwa","given":"Joseph J. N."},{"family":"Cumming","given":"Oliver"},{"family":"Cook","given":"Elizabeth A. J."}],"issued":{"date-parts":[["2025",4,28]]}}}],"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 Nyarkoh et al., 2024; Okumu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hAnsi="Arial" w:cs="Arial"/>
          <w:sz w:val="20"/>
          <w:szCs w:val="20"/>
        </w:rPr>
        <w:t xml:space="preserve">The MDR prevalence in this study stood at 16%, relatively lower compare to studies from different areas Iran 87.1% and above 90% in Vancouver, Canad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Oa1FtlHA","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25% from non-clinical samples in Port Harcour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qMMkriC","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saiah et al., 2025)</w:t>
      </w:r>
      <w:r w:rsidRPr="000A0D3C">
        <w:rPr>
          <w:rFonts w:ascii="Arial" w:hAnsi="Arial" w:cs="Arial"/>
          <w:sz w:val="20"/>
          <w:szCs w:val="20"/>
        </w:rPr>
        <w:fldChar w:fldCharType="end"/>
      </w:r>
      <w:r w:rsidRPr="000A0D3C">
        <w:rPr>
          <w:rFonts w:ascii="Arial" w:hAnsi="Arial" w:cs="Arial"/>
          <w:sz w:val="20"/>
          <w:szCs w:val="20"/>
        </w:rPr>
        <w:t xml:space="preserve">, 86.67% isolated </w:t>
      </w:r>
      <w:r w:rsidRPr="000A0D3C">
        <w:rPr>
          <w:rFonts w:ascii="Arial" w:hAnsi="Arial" w:cs="Arial"/>
          <w:i/>
          <w:iCs/>
          <w:sz w:val="20"/>
          <w:szCs w:val="20"/>
        </w:rPr>
        <w:t>Shigella</w:t>
      </w:r>
      <w:r w:rsidRPr="000A0D3C">
        <w:rPr>
          <w:rFonts w:ascii="Arial" w:hAnsi="Arial" w:cs="Arial"/>
          <w:sz w:val="20"/>
          <w:szCs w:val="20"/>
        </w:rPr>
        <w:t xml:space="preserve"> spp. from fecal materials of wild waterfowl and migratory birds in Banglades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yPgNQ7w","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w:t>
      </w:r>
      <w:r w:rsidRPr="000A0D3C">
        <w:rPr>
          <w:rFonts w:ascii="Arial" w:hAnsi="Arial" w:cs="Arial"/>
          <w:sz w:val="20"/>
          <w:szCs w:val="20"/>
        </w:rPr>
        <w:fldChar w:fldCharType="end"/>
      </w:r>
      <w:r w:rsidRPr="000A0D3C">
        <w:rPr>
          <w:rFonts w:ascii="Arial" w:hAnsi="Arial" w:cs="Arial"/>
          <w:sz w:val="20"/>
          <w:szCs w:val="20"/>
        </w:rPr>
        <w:t xml:space="preserve">, 100% of Enterobacteriaceae isolated in Nasarawa,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gl8pKPP","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100% </w:t>
      </w:r>
      <w:r w:rsidRPr="000A0D3C">
        <w:rPr>
          <w:rFonts w:ascii="Arial" w:hAnsi="Arial" w:cs="Arial"/>
          <w:i/>
          <w:iCs/>
          <w:sz w:val="20"/>
          <w:szCs w:val="20"/>
        </w:rPr>
        <w:t>Shigella</w:t>
      </w:r>
      <w:r w:rsidRPr="000A0D3C">
        <w:rPr>
          <w:rFonts w:ascii="Arial" w:hAnsi="Arial" w:cs="Arial"/>
          <w:sz w:val="20"/>
          <w:szCs w:val="20"/>
        </w:rPr>
        <w:t xml:space="preserve"> MDR in Adamaw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AP79iGw","properties":{"formattedCitation":"(Tula et al., 2022)","plainCitation":"(Tula et al., 2022)","noteIndex":0},"citationItems":[{"id":379,"uris":["http://zotero.org/users/16296113/items/WZTT6BRJ"],"itemData":{"id":379,"type":"article-journal","container-title":"DYSONA - Life Science","DOI":"10.30493/dls.2022.351097","issue":"Online First","journalAbbreviation":"DYSONA Life Sci.","language":"en","source":"DOI.org (CSL JSON)","title":"Phenotypic and molecular detection of multi-drug resistant Enterobacteriaceae species from water sources in Adamawa-North senatorial zone Nigeria","URL":"https://doi.org/10.30493/dls.2022.351097","author":[{"family":"Tula","given":"Musa"},{"family":"Enabulele","given":"Onaiwu"},{"family":"Ophori","given":"Anthony"},{"family":"Aziegbemhin","given":"Abumhere"},{"family":"Iyoha","given":"Osaretin"},{"family":"Filgona","given":"Joel"}],"accessed":{"date-parts":[["2025",8,25]]},"issued":{"date-parts":[["20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ula et al., 2022)</w:t>
      </w:r>
      <w:r w:rsidRPr="000A0D3C">
        <w:rPr>
          <w:rFonts w:ascii="Arial" w:hAnsi="Arial" w:cs="Arial"/>
          <w:sz w:val="20"/>
          <w:szCs w:val="20"/>
        </w:rPr>
        <w:fldChar w:fldCharType="end"/>
      </w:r>
      <w:r w:rsidRPr="000A0D3C">
        <w:rPr>
          <w:rFonts w:ascii="Arial" w:hAnsi="Arial" w:cs="Arial"/>
          <w:sz w:val="20"/>
          <w:szCs w:val="20"/>
        </w:rPr>
        <w:t>.</w:t>
      </w:r>
    </w:p>
    <w:p w14:paraId="6A5C5ADB"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t xml:space="preserve">This isolate demonstrates resistance to a whopping 15 </w:t>
      </w:r>
      <w:r w:rsidRPr="000A0D3C">
        <w:rPr>
          <w:rFonts w:ascii="Arial" w:eastAsia="Times New Roman" w:hAnsi="Arial" w:cs="Arial"/>
          <w:kern w:val="0"/>
          <w:sz w:val="20"/>
          <w:szCs w:val="20"/>
          <w14:ligatures w14:val="none"/>
        </w:rPr>
        <w:t>has a multidrug-resistant (MDR) and potentially extensively drug-resistant (XDR) profile</w:t>
      </w:r>
      <w:r w:rsidRPr="000A0D3C">
        <w:rPr>
          <w:rFonts w:ascii="Arial" w:hAnsi="Arial" w:cs="Arial"/>
          <w:spacing w:val="1"/>
          <w:sz w:val="20"/>
          <w:szCs w:val="20"/>
        </w:rPr>
        <w:t xml:space="preserve"> antibiotics can be sees as a textbook example of an extensively drug-resistant (XDR) profil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7vQvIySd","properties":{"formattedCitation":"(Magiorakos et al., 2012)","plainCitation":"(Magiorakos et al., 2012)","noteIndex":0},"citationItems":[{"id":10,"uris":["http://zotero.org/users/16296113/items/4QYLIC2R"],"itemData":{"id":10,"type":"article-journal","abstract":"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container-title":"Clinical Microbiology and Infection: The Official Publication of the European Society of Clinical Microbiology and Infectious Diseases","DOI":"10.1111/j.1469-0691.2011.03570.x","ISSN":"1469-0691","issue":"3","journalAbbreviation":"Clin Microbiol Infect","language":"eng","note":"PMID: 21793988","page":"268-281","source":"PubMed","title":"Multidrug-resistant, extensively drug-resistant and pandrug-resistant bacteria: an international expert proposal for interim standard definitions for acquired resistance","title-short":"Multidrug-resistant, extensively drug-resistant and pandrug-resistant bacteria","volume":"18","author":[{"family":"Magiorakos","given":"A.-P."},{"family":"Srinivasan","given":"A."},{"family":"Carey","given":"R. B."},{"family":"Carmeli","given":"Y."},{"family":"Falagas","given":"M. E."},{"family":"Giske","given":"C. G."},{"family":"Harbarth","given":"S."},{"family":"Hindler","given":"J. F."},{"family":"Kahlmeter","given":"G."},{"family":"Olsson-Liljequist","given":"B."},{"family":"Paterson","given":"D. L."},{"family":"Rice","given":"L. B."},{"family":"Stelling","given":"J."},{"family":"Struelens","given":"M. J."},{"family":"Vatopoulos","given":"A."},{"family":"Weber","given":"J. T."},{"family":"Monnet","given":"D. L."}],"issued":{"date-parts":[["2012",3]]}}}],"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Magiorakos et al., 2012)</w:t>
      </w:r>
      <w:r w:rsidRPr="000A0D3C">
        <w:rPr>
          <w:rFonts w:ascii="Arial" w:hAnsi="Arial" w:cs="Arial"/>
          <w:spacing w:val="1"/>
          <w:sz w:val="20"/>
          <w:szCs w:val="20"/>
        </w:rPr>
        <w:fldChar w:fldCharType="end"/>
      </w:r>
      <w:r w:rsidRPr="000A0D3C">
        <w:rPr>
          <w:rFonts w:ascii="Arial" w:hAnsi="Arial" w:cs="Arial"/>
          <w:spacing w:val="1"/>
          <w:sz w:val="20"/>
          <w:szCs w:val="20"/>
        </w:rPr>
        <w:t xml:space="preserve">. Such isolates are of grave clinical and epidemiological concern, having little or no effective therapeutic options. Recent literature from Nigeria and neighboring regions increasingly report XDR </w:t>
      </w:r>
      <w:r w:rsidRPr="000A0D3C">
        <w:rPr>
          <w:rFonts w:ascii="Arial" w:hAnsi="Arial" w:cs="Arial"/>
          <w:i/>
          <w:iCs/>
          <w:spacing w:val="1"/>
          <w:sz w:val="20"/>
          <w:szCs w:val="20"/>
        </w:rPr>
        <w:t>Shigella</w:t>
      </w:r>
      <w:r w:rsidRPr="000A0D3C">
        <w:rPr>
          <w:rFonts w:ascii="Arial" w:hAnsi="Arial" w:cs="Arial"/>
          <w:spacing w:val="1"/>
          <w:sz w:val="20"/>
          <w:szCs w:val="20"/>
        </w:rPr>
        <w:t xml:space="preserve"> </w:t>
      </w:r>
      <w:proofErr w:type="spellStart"/>
      <w:r w:rsidRPr="000A0D3C">
        <w:rPr>
          <w:rFonts w:ascii="Arial" w:hAnsi="Arial" w:cs="Arial"/>
          <w:i/>
          <w:iCs/>
          <w:spacing w:val="1"/>
          <w:sz w:val="20"/>
          <w:szCs w:val="20"/>
        </w:rPr>
        <w:t>flexneri</w:t>
      </w:r>
      <w:proofErr w:type="spellEnd"/>
      <w:r w:rsidRPr="000A0D3C">
        <w:rPr>
          <w:rFonts w:ascii="Arial" w:hAnsi="Arial" w:cs="Arial"/>
          <w:spacing w:val="1"/>
          <w:sz w:val="20"/>
          <w:szCs w:val="20"/>
        </w:rPr>
        <w:t xml:space="preserve"> associated with outbreaks and high rates of morbidity in children under five year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z16dTTl6","properties":{"formattedCitation":"(Al-Shattrawi, 2025; Karmoker et al., 2023; Nyarkoh et al., 2024)","plainCitation":"(Al-Shattrawi, 2025; Karmoker et al., 2023; Nyarkoh et al., 2024)","noteIndex":0},"citationItems":[{"id":1093,"uris":["http://zotero.org/users/16296113/items/7LGZ8BSJ"],"itemData":{"id":1093,"type":"article-journal","abstract":"Background: Zoonotic bacterial infections caused by multidrug-resistant MDR) strains pose a growing global public health concern, particularly through the food chain from poultry to humans. The emergence of resistant Shigella species in poultry farms has heightened the risk of zoonotic transmission and complicates treatment options. Aims: This review aims to synthesize current knowledge on the prevalence, virulence factors, and antimicrobial resistance profiles of Shigella spp. isolated from poultry, with a focus on their potential for zoonotic transfer and public health impact. Methods: A systematic literature review was conducted by searching major scientific databases (e.g., PubMed, Scopus) using specific keywords related to Shigella, poultry, antimicrobial resistance, and zoonosis. Selected studies were evaluated for epidemiological data, molecular characterization, and resistance patterns, and data were analyzed qualitatively to identify common themes and gaps. Results: The review identified a notable prevalence of Shigella spp. in poultry farms, with many isolates harboring key virulence genes such as virA, sat, ial, set1A, and set1B. A significant proportion exhibited multidrug resistance, especially against antibiotics like ampicillin and tetracycline, raising concerns about zoonotic transmission and treatment challenges. Novelty: This review is among the first to compile and analyze molecular and resistance profiles of MDR Shigella spp. directly from poultry sources in the Middle East, highlighting their critical zoonotic potential and resistance trends in this region. Implications: The findings emphasize the urgent need for stricter antibiotic stewardship, improved farm biosecurity, and continuous surveillance to monitor and control the spread of resistant Shigella strains from poultry to humans. Such measures are essential to mitigate public health risks and curb the escalation of antimicrobial resistance.","issue":"1","language":"en","source":"Zotero","title":"Molecular Profiling of Multidrug-Resistant Zoonotic Shigella spp. in Chicken Farms: A Case Study from Diyala","volume":"2","author":[{"family":"Al-Shattrawi","given":"Huda Jihad G"}],"issued":{"date-parts":[["2025"]]}}},{"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Al-Shattrawi, 2025; Karmoker et al., 2023; Nyarkoh et al., 2024)</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eastAsia="Times New Roman" w:hAnsi="Arial" w:cs="Arial"/>
          <w:kern w:val="0"/>
          <w:sz w:val="20"/>
          <w:szCs w:val="20"/>
          <w14:ligatures w14:val="none"/>
        </w:rPr>
        <w:t xml:space="preserve">The World Health Organization (WHO) recommends </w:t>
      </w:r>
      <w:proofErr w:type="spellStart"/>
      <w:r w:rsidRPr="000A0D3C">
        <w:rPr>
          <w:rFonts w:ascii="Arial" w:eastAsia="Times New Roman" w:hAnsi="Arial" w:cs="Arial"/>
          <w:kern w:val="0"/>
          <w:sz w:val="20"/>
          <w:szCs w:val="20"/>
          <w14:ligatures w14:val="none"/>
        </w:rPr>
        <w:t>pivmecillinam</w:t>
      </w:r>
      <w:proofErr w:type="spellEnd"/>
      <w:r w:rsidRPr="000A0D3C">
        <w:rPr>
          <w:rFonts w:ascii="Arial" w:eastAsia="Times New Roman" w:hAnsi="Arial" w:cs="Arial"/>
          <w:kern w:val="0"/>
          <w:sz w:val="20"/>
          <w:szCs w:val="20"/>
          <w14:ligatures w14:val="none"/>
        </w:rPr>
        <w:t xml:space="preserve"> Azithromycin and </w:t>
      </w:r>
      <w:proofErr w:type="spellStart"/>
      <w:r w:rsidRPr="000A0D3C">
        <w:rPr>
          <w:rFonts w:ascii="Arial" w:eastAsia="Times New Roman" w:hAnsi="Arial" w:cs="Arial"/>
          <w:kern w:val="0"/>
          <w:sz w:val="20"/>
          <w:szCs w:val="20"/>
          <w14:ligatures w14:val="none"/>
        </w:rPr>
        <w:t>Cyprofloxacin</w:t>
      </w:r>
      <w:proofErr w:type="spellEnd"/>
      <w:r w:rsidRPr="000A0D3C">
        <w:rPr>
          <w:rFonts w:ascii="Arial" w:eastAsia="Times New Roman" w:hAnsi="Arial" w:cs="Arial"/>
          <w:kern w:val="0"/>
          <w:sz w:val="20"/>
          <w:szCs w:val="20"/>
          <w14:ligatures w14:val="none"/>
        </w:rPr>
        <w:t xml:space="preserve"> for the treatment of XDR </w:t>
      </w:r>
      <w:r w:rsidRPr="000A0D3C">
        <w:rPr>
          <w:rFonts w:ascii="Arial" w:eastAsia="Times New Roman" w:hAnsi="Arial" w:cs="Arial"/>
          <w:i/>
          <w:iCs/>
          <w:kern w:val="0"/>
          <w:sz w:val="20"/>
          <w:szCs w:val="20"/>
          <w14:ligatures w14:val="none"/>
        </w:rPr>
        <w:t>Shigella</w:t>
      </w:r>
      <w:r w:rsidRPr="000A0D3C">
        <w:rPr>
          <w:rFonts w:ascii="Arial" w:eastAsia="Times New Roman" w:hAnsi="Arial" w:cs="Arial"/>
          <w:kern w:val="0"/>
          <w:sz w:val="20"/>
          <w:szCs w:val="20"/>
          <w14:ligatures w14:val="none"/>
        </w:rPr>
        <w:t xml:space="preserve"> infections </w:t>
      </w:r>
      <w:r w:rsidRPr="000A0D3C">
        <w:rPr>
          <w:rFonts w:ascii="Arial" w:eastAsia="Times New Roman" w:hAnsi="Arial" w:cs="Arial"/>
          <w:kern w:val="0"/>
          <w:sz w:val="20"/>
          <w:szCs w:val="20"/>
          <w14:ligatures w14:val="none"/>
        </w:rPr>
        <w:fldChar w:fldCharType="begin"/>
      </w:r>
      <w:r w:rsidRPr="000A0D3C">
        <w:rPr>
          <w:rFonts w:ascii="Arial" w:eastAsia="Times New Roman" w:hAnsi="Arial" w:cs="Arial"/>
          <w:kern w:val="0"/>
          <w:sz w:val="20"/>
          <w:szCs w:val="20"/>
          <w14:ligatures w14:val="none"/>
        </w:rPr>
        <w:instrText xml:space="preserve"> ADDIN ZOTERO_ITEM CSL_CITATION {"citationID":"ZzKp3rBK","properties":{"formattedCitation":"(Mason et al., 2023; Vecilla et al., 2025)","plainCitation":"(Mason et al., 2023; Vecilla et al., 2025)","noteIndex":0},"citationItems":[{"id":175,"uris":["http://zotero.org/users/16296113/items/SHUPDBB6"],"itemData":{"id":175,"type":"article-journal","abstract":"Abstract\n            \n              Shigella sonnei\n              causes shigellosis, a severe gastrointestinal illness that is sexually transmissible among men who have sex with men (MSM). Multidrug resistance in\n              S. sonnei\n              is common including against World Health Organisation recommended treatment options, azithromycin, and ciprofloxacin. Recently, an MSM-associated outbreak of extended-spectrum β-lactamase producing, extensively drug resistant\n              S. sonnei\n              was reported in the United Kingdom. Here, we aimed to identify the genetic basis, evolutionary history, and international dissemination of the outbreak strain. Our genomic epidemiological analyses of 3,304 isolates from the United Kingdom, Australia, Belgium, France, and the United States of America revealed an internationally connected outbreak with a most recent common ancestor in 2018 carrying a low-fitness cost resistance plasmid, previously observed in travel associated sublineages of\n              S. flexneri\n              . Our results highlight the persistent threat of horizontally transmitted antimicrobial resistance and the value of continuing to work towards early and open international sharing of genomic surveillance data.","container-title":"Nature Communications","DOI":"10.1038/s41467-023-37672-w","ISSN":"2041-1723","issue":"1","journalAbbreviation":"Nat Commun","language":"en","page":"1983","source":"DOI.org (Crossref)","title":"The evolution and international spread of extensively drug resistant Shigella sonnei","volume":"14","author":[{"family":"Mason","given":"Lewis C. E."},{"family":"Greig","given":"David R."},{"family":"Cowley","given":"Lauren A."},{"family":"Partridge","given":"Sally R."},{"family":"Martinez","given":"Elena"},{"family":"Blackwell","given":"Grace A."},{"family":"Chong","given":"Charlotte E."},{"family":"De Silva","given":"P. Malaka"},{"family":"Bengtsson","given":"Rebecca J."},{"family":"Draper","given":"Jenny L."},{"family":"Ginn","given":"Andrew N."},{"family":"Sandaradura","given":"Indy"},{"family":"Sim","given":"Eby M."},{"family":"Iredell","given":"Jonathan R."},{"family":"Sintchenko","given":"Vitali"},{"family":"Ingle","given":"Danielle J."},{"family":"Howden","given":"Benjamin P."},{"family":"Lefèvre","given":"Sophie"},{"family":"Njamkepo","given":"Elisabeth"},{"family":"Weill","given":"François-Xavier"},{"family":"Ceyssens","given":"Pieter-Jan"},{"family":"Jenkins","given":"Claire"},{"family":"Baker","given":"Kate S."}],"issued":{"date-parts":[["2023"]]}}},{"id":1066,"uris":["http://zotero.org/users/16296113/items/CJ7F45HT"],"itemData":{"id":1066,"type":"article-journal","abstract":"Epidemiology of shigellosis has drastically changed in recent years due to globalization and sexual risk behaviors. Here, through whole-genome sequencing, we characterized two ESBL-producing Shigella sonnei strains (ShSoBUH1 and ShSoBUH2) carrying a blaCTX−M−15 among men who have sex with men (MSM), who had not recently traveled and presented sexual risk behaviors. Both strains harbored IncB/O/K/Z and IncFII plasmids, which carry aadA1, aadA5, sul1, sul2, dfrA1, dfrA17, mph(A), erm(B), tet(B), qacE and blaCTX−M−15 genes conferring resistance to 2nd and 3rd generation cephalosporins, cotrimoxazole, erythromycin, azithromycin and quinolones. IncFII plasmids containing blaCTX−M−15 from ShSoBUH1 and ShSoBUH2 presented 99,8–99,9% similarity with plasmids from another five CTX-M-15 S. sonnei strains detected in Belgium and Switzerland. A single-nucleotide polymorphism (SNP) analysis determined that the study strains differed by 361 SNPs, belonging to different clusters. To the best of our knowledge, this is the first report describing two extensively drug-resistant (XDR) CTX-M-15 S. sonnei strains in MSM.","container-title":"Infection","DOI":"10.1007/s15010-024-02341-7","ISSN":"0300-8126, 1439-0973","issue":"1","journalAbbreviation":"Infection","language":"en","page":"443-448","source":"DOI.org (Crossref)","title":"First report of Shigella sonnei carrying a blaCTX−M−15 sexually transmitted among men who have sex with men","volume":"53","author":[{"family":"Vecilla","given":"Domingo Fernández"},{"family":"Urrutikoetxea Gutiérrez","given":"Mikel Joseba"},{"family":"Nieto Toboso","given":"María Carmen"},{"family":"Inchaurza","given":"Kristina Zugazaga"},{"family":"Zárraga","given":"Estíbaliz Ugalde"},{"family":"Estévez","given":"Beatriz Ruiz"},{"family":"Tuesta Del Arco","given":"José Luis Díaz De"}],"issued":{"date-parts":[["2025",2]]}}}],"schema":"https://github.com/citation-style-language/schema/raw/master/csl-citation.json"} </w:instrText>
      </w:r>
      <w:r w:rsidRPr="000A0D3C">
        <w:rPr>
          <w:rFonts w:ascii="Arial" w:eastAsia="Times New Roman" w:hAnsi="Arial" w:cs="Arial"/>
          <w:kern w:val="0"/>
          <w:sz w:val="20"/>
          <w:szCs w:val="20"/>
          <w14:ligatures w14:val="none"/>
        </w:rPr>
        <w:fldChar w:fldCharType="separate"/>
      </w:r>
      <w:r w:rsidRPr="000A0D3C">
        <w:rPr>
          <w:rFonts w:ascii="Arial" w:hAnsi="Arial" w:cs="Arial"/>
          <w:sz w:val="20"/>
          <w:szCs w:val="20"/>
        </w:rPr>
        <w:t>(Mason et al., 2023; Vecilla et al., 2025)</w:t>
      </w:r>
      <w:r w:rsidRPr="000A0D3C">
        <w:rPr>
          <w:rFonts w:ascii="Arial" w:eastAsia="Times New Roman" w:hAnsi="Arial" w:cs="Arial"/>
          <w:kern w:val="0"/>
          <w:sz w:val="20"/>
          <w:szCs w:val="20"/>
          <w14:ligatures w14:val="none"/>
        </w:rPr>
        <w:fldChar w:fldCharType="end"/>
      </w:r>
      <w:r w:rsidRPr="000A0D3C">
        <w:rPr>
          <w:rFonts w:ascii="Arial" w:eastAsia="Times New Roman" w:hAnsi="Arial" w:cs="Arial"/>
          <w:kern w:val="0"/>
          <w:sz w:val="20"/>
          <w:szCs w:val="20"/>
          <w14:ligatures w14:val="none"/>
        </w:rPr>
        <w:t>.</w:t>
      </w:r>
    </w:p>
    <w:p w14:paraId="74167B4B" w14:textId="77777777" w:rsidR="000A0D3C" w:rsidRPr="000A0D3C" w:rsidRDefault="000A0D3C" w:rsidP="000A0D3C">
      <w:pPr>
        <w:spacing w:line="240" w:lineRule="auto"/>
        <w:jc w:val="both"/>
        <w:rPr>
          <w:rFonts w:ascii="Arial" w:hAnsi="Arial" w:cs="Arial"/>
          <w:b/>
          <w:bCs/>
          <w:sz w:val="20"/>
          <w:szCs w:val="20"/>
        </w:rPr>
      </w:pPr>
      <w:r w:rsidRPr="000A0D3C">
        <w:rPr>
          <w:rFonts w:ascii="Arial" w:eastAsia="Times New Roman" w:hAnsi="Arial" w:cs="Arial"/>
          <w:kern w:val="0"/>
          <w:sz w:val="20"/>
          <w:szCs w:val="20"/>
          <w14:ligatures w14:val="none"/>
        </w:rPr>
        <w:t>MDR in this study might be lower compared to other studies,</w:t>
      </w:r>
      <w:r w:rsidRPr="000A0D3C">
        <w:rPr>
          <w:rFonts w:ascii="Arial" w:hAnsi="Arial" w:cs="Arial"/>
          <w:spacing w:val="1"/>
          <w:sz w:val="20"/>
          <w:szCs w:val="20"/>
        </w:rPr>
        <w:t xml:space="preserve"> MAR indices in the 0.4–0.9 is above 0.2 threshold vital for epidemiological tracking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oiUUbJrA","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The high MAR isolates in the same environment amplifies risk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J7Fbo540","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w:t>
      </w:r>
      <w:r w:rsidRPr="000A0D3C">
        <w:rPr>
          <w:rFonts w:ascii="Arial" w:hAnsi="Arial" w:cs="Arial"/>
          <w:spacing w:val="1"/>
          <w:sz w:val="20"/>
          <w:szCs w:val="20"/>
        </w:rPr>
        <w:fldChar w:fldCharType="end"/>
      </w:r>
      <w:r w:rsidRPr="000A0D3C">
        <w:rPr>
          <w:rFonts w:ascii="Arial" w:hAnsi="Arial" w:cs="Arial"/>
          <w:spacing w:val="1"/>
          <w:sz w:val="20"/>
          <w:szCs w:val="20"/>
        </w:rPr>
        <w:t xml:space="preserve">. High </w:t>
      </w:r>
      <w:r w:rsidRPr="000A0D3C">
        <w:rPr>
          <w:rFonts w:ascii="Arial" w:hAnsi="Arial" w:cs="Arial"/>
          <w:sz w:val="20"/>
          <w:szCs w:val="20"/>
        </w:rPr>
        <w:t xml:space="preserve">MARI between 0.6-1.0 have also been reported in </w:t>
      </w:r>
      <w:proofErr w:type="spellStart"/>
      <w:r w:rsidRPr="000A0D3C">
        <w:rPr>
          <w:rFonts w:ascii="Arial" w:hAnsi="Arial" w:cs="Arial"/>
          <w:sz w:val="20"/>
          <w:szCs w:val="20"/>
        </w:rPr>
        <w:t>Odeda</w:t>
      </w:r>
      <w:proofErr w:type="spellEnd"/>
      <w:r w:rsidRPr="000A0D3C">
        <w:rPr>
          <w:rFonts w:ascii="Arial" w:hAnsi="Arial" w:cs="Arial"/>
          <w:sz w:val="20"/>
          <w:szCs w:val="20"/>
        </w:rPr>
        <w:t xml:space="preserve">, South-West Nigeria and in Kaduna, North-Wes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gb0WeCN","properties":{"formattedCitation":"(Alhaji et al., 2022)","plainCitation":"(Alhaji et al., 2022)","noteIndex":0},"citationItems":[{"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haji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pacing w:val="1"/>
          <w:sz w:val="20"/>
          <w:szCs w:val="20"/>
        </w:rPr>
        <w:t xml:space="preserve">These organisms can serve as reservoirs for horizontal gene transfer, fostering further spread of resistance phenotypes emphasizing urgent strengthening of stewardship and infection control in regions with such MAR profiles, with calls to monitor resistance trends and limit empirical use of broad-spectrum antibiotic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RQy1QB7W","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in Nigeria</w:t>
      </w:r>
      <w:r w:rsidRPr="000A0D3C">
        <w:rPr>
          <w:rFonts w:ascii="Arial" w:hAnsi="Arial" w:cs="Arial"/>
          <w:sz w:val="20"/>
          <w:szCs w:val="20"/>
        </w:rPr>
        <w:t>. Other studies have reported</w:t>
      </w:r>
      <w:r w:rsidRPr="000A0D3C">
        <w:rPr>
          <w:rFonts w:ascii="Arial" w:hAnsi="Arial" w:cs="Arial"/>
          <w:spacing w:val="1"/>
          <w:sz w:val="20"/>
          <w:szCs w:val="20"/>
        </w:rPr>
        <w:t xml:space="preserve"> comparable MARI values in </w:t>
      </w:r>
      <w:r w:rsidRPr="000A0D3C">
        <w:rPr>
          <w:rFonts w:ascii="Arial" w:hAnsi="Arial" w:cs="Arial"/>
          <w:i/>
          <w:iCs/>
          <w:spacing w:val="1"/>
          <w:sz w:val="20"/>
          <w:szCs w:val="20"/>
        </w:rPr>
        <w:t>Shigella</w:t>
      </w:r>
      <w:r w:rsidRPr="000A0D3C">
        <w:rPr>
          <w:rFonts w:ascii="Arial" w:hAnsi="Arial" w:cs="Arial"/>
          <w:spacing w:val="1"/>
          <w:sz w:val="20"/>
          <w:szCs w:val="20"/>
        </w:rPr>
        <w:t xml:space="preserve"> isolates from pediatric and community setting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DKa0SInK","properties":{"formattedCitation":"(Nyarkoh et al., 2024; Satija &amp; Anjankar, 2024)","plainCitation":"(Nyarkoh et al., 2024; Satija &amp; Anjankar,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54,"uris":["http://zotero.org/users/16296113/items/UPXUJLFF"],"itemData":{"id":1054,"type":"article-journal","abstract":"Due to their propensity for causing diarrheal illnesses and their rising susceptibility to antimicrobials, Shigella infections constitute a serious threat to global public health. This extensive study explores the frequency, antibiotic resistance, genetic evolution, and effects of Shigella infections on vulnerable groups. The research covers a wide range of geographical areas and sheds information on how the prevalence of Shigella species is evolving. Shigella strain antimicrobial resistance patterns are thoroughly examined.","container-title":"Cureus","DOI":"10.7759/cureus.53276","ISSN":"2168-8184","language":"en","source":"DOI.org (Crossref)","title":"Molecular Characterization of Multidrug-Resistant Shigella flexneri","URL":"https://www.cureus.com/articles/184872-molecular-characterization-of-multidrug-resistant-shigella-flexneri","author":[{"family":"Satija","given":"Kshitij"},{"family":"Anjankar","given":"Vaibhav P"}],"accessed":{"date-parts":[["2025",9,23]]},"issued":{"date-parts":[["2024",1,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Nyarkoh et al., 2024; Satija &amp; Anjankar, 2024)</w:t>
      </w:r>
      <w:r w:rsidRPr="000A0D3C">
        <w:rPr>
          <w:rFonts w:ascii="Arial" w:hAnsi="Arial" w:cs="Arial"/>
          <w:spacing w:val="1"/>
          <w:sz w:val="20"/>
          <w:szCs w:val="20"/>
        </w:rPr>
        <w:fldChar w:fldCharType="end"/>
      </w:r>
      <w:r w:rsidRPr="000A0D3C">
        <w:rPr>
          <w:rFonts w:ascii="Arial" w:hAnsi="Arial" w:cs="Arial"/>
          <w:b/>
          <w:bCs/>
          <w:sz w:val="20"/>
          <w:szCs w:val="20"/>
        </w:rPr>
        <w:t>.</w:t>
      </w:r>
    </w:p>
    <w:p w14:paraId="1D84DB9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In many studies, 16S rRNA PCR products around 720 bp have been reported as genus or species-specific amplicons suitable for bacterial identification and community analysis. Seeing a clear band at this size in all samples indicates that the 16S rRNA target region was successfully amplified in all samples, the bacterial RNA was present and intact enough for PCR and the primers and PCR conditions effectively amplified the 16S rRNA gene fragment around 720 bp as reported in a study identifying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sz w:val="20"/>
          <w:szCs w:val="20"/>
        </w:rPr>
        <w:t>flexnery</w:t>
      </w:r>
      <w:proofErr w:type="spellEnd"/>
      <w:r w:rsidRPr="000A0D3C">
        <w:rPr>
          <w:rFonts w:ascii="Arial" w:hAnsi="Arial" w:cs="Arial"/>
          <w:sz w:val="20"/>
          <w:szCs w:val="20"/>
        </w:rPr>
        <w:t xml:space="preserve"> in Kaduna, Nigeria and other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dqZDJB2","properties":{"formattedCitation":"(Ajuzie &amp; Atuanya, 2014; Kushkevych &amp; Barto, 2014; Salleh et al., 2022)","plainCitation":"(Ajuzie &amp; Atuanya, 2014; Kushkevych &amp; Barto, 2014; Salleh et al., 2022)","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id":79,"uris":["http://zotero.org/users/16296113/items/84BZJHNC"],"itemData":{"id":79,"type":"article-journal","language":"en","source":"Zotero","title":"Sequence analysis of the 16s rRNA gene of sulfate-reducing bacteria isolated from human intestine","author":[{"family":"Kushkevych","given":"Ivan"},{"family":"Barto","given":"Milan"}],"issued":{"date-parts":[["2014"]]}}},{"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 Kushkevych &amp; Barto, 2014; Salleh et al., 2022)</w:t>
      </w:r>
      <w:r w:rsidRPr="000A0D3C">
        <w:rPr>
          <w:rFonts w:ascii="Arial" w:hAnsi="Arial" w:cs="Arial"/>
          <w:sz w:val="20"/>
          <w:szCs w:val="20"/>
        </w:rPr>
        <w:fldChar w:fldCharType="end"/>
      </w:r>
      <w:r w:rsidRPr="000A0D3C">
        <w:rPr>
          <w:rFonts w:ascii="Arial" w:hAnsi="Arial" w:cs="Arial"/>
          <w:sz w:val="20"/>
          <w:szCs w:val="20"/>
        </w:rPr>
        <w:t>.</w:t>
      </w:r>
    </w:p>
    <w:p w14:paraId="0CE906B3"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Recent studies on detection of </w:t>
      </w:r>
      <w:r w:rsidRPr="000A0D3C">
        <w:rPr>
          <w:rFonts w:ascii="Arial" w:hAnsi="Arial" w:cs="Arial"/>
          <w:i/>
          <w:iCs/>
          <w:sz w:val="20"/>
          <w:szCs w:val="20"/>
        </w:rPr>
        <w:t>Shigella</w:t>
      </w:r>
      <w:r w:rsidRPr="000A0D3C">
        <w:rPr>
          <w:rFonts w:ascii="Arial" w:hAnsi="Arial" w:cs="Arial"/>
          <w:sz w:val="20"/>
          <w:szCs w:val="20"/>
        </w:rPr>
        <w:t xml:space="preserve"> species using PCR targeting 16S rRNA reveal that 16S rRNA primers commonly amplify a band roughly between 700 and 760 bp, serving as a conserved bacterial mark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QZgK8Dw","properties":{"formattedCitation":"(Karakoc Parlayan et al., 2025)","plainCitation":"(Karakoc Parlayan et al., 2025)","noteIndex":0},"citationItems":[{"id":1753,"uris":["http://zotero.org/users/16296113/items/87NWGPNM"],"itemData":{"id":1753,"type":"article-journal","abstract":"Objective: The increasing proportion of the elderly population necessitates the development of strategies for managing infections encountered by this group. We aimed to examine the distribution of bacterial infections, their clinical presentations, treatments used, and in-hospital mortality rates among elderly patients. Materials and Methods: We examined a cohort aged 65-79 (Group 1) and aged 80 and above (Group 2) with bacterial infections. Demographic characteristics, underlying conditions, clinical/laboratory findings, and mortality rates of the cases were compared. Results: The study included 177 patients, of which 44.6% were female, and the mean age was 76.0 ± 8.8 years. Group 2 included 36.7% of the study population with a higher incidence of sepsis and urinary system infections (p=0.038 and p=0.037, respectively). On the other hand, skin and soft tissue infections (42%) emerged as the predominant cause of hospital admissions in Group 1 (p&lt;0.001). Fatigue and dysuria were more frequent in Group 2 (p=0.008 and p=0.044, respectively), and erythema was more common in Group 1 (p=0.012). Hypertension (58.2%) was the most frequently observed comorbidity. Neurological diseases/ dementia were more common in Group 2 than in Group 1 (p=0.036). Also, a delayed procalcitonin response to antibiotics was noted in Group 2 (p=0.006). Beta-lactam/beta-lactamase inhibitors were the most frequently used antibiotics, and cephalosporin antibiotics were preferred to a greater extent in Group 2 (p=0.02). Conclusion: The increased rates of urinary tract infections and sepsis in individuals over 80 underscores the need for vigilant clinical oversight. Effectively managing underlying conditions can reduce the incidence of some infections in vulnerable groups.","container-title":"Infectious Diseases and Clinical Microbiology","DOI":"10.36519/idcm.2025.458","issue":"1","page":"47-57","title":"An Analysis of Bacterial Infection Distribution in the Elderly, and Their Clinical and Laboratory Profiles: Aging and Bacterial Infection","volume":"7","author":[{"family":"Karakoc Parlayan","given":"Hanife Nur"},{"family":"Bulut","given":"Dilek"},{"family":"Haykir Solay","given":"Asli"},{"family":"Kuzi","given":"Semanur"},{"family":"Arikan","given":"Tugba"},{"family":"Sencan","given":"Irfan"}],"issued":{"date-parts":[["2025",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akoc Parlayan et al., 2025)</w:t>
      </w:r>
      <w:r w:rsidRPr="000A0D3C">
        <w:rPr>
          <w:rFonts w:ascii="Arial" w:hAnsi="Arial" w:cs="Arial"/>
          <w:sz w:val="20"/>
          <w:szCs w:val="20"/>
        </w:rPr>
        <w:fldChar w:fldCharType="end"/>
      </w:r>
      <w:r w:rsidRPr="000A0D3C">
        <w:rPr>
          <w:rFonts w:ascii="Arial" w:hAnsi="Arial" w:cs="Arial"/>
          <w:sz w:val="20"/>
          <w:szCs w:val="20"/>
        </w:rPr>
        <w:t xml:space="preserve">. A classical multiplex PCR approach uses primers targeting conserved regions of bacterial 16S rRNA, producing a ~755 bp band when </w:t>
      </w:r>
      <w:r w:rsidRPr="000A0D3C">
        <w:rPr>
          <w:rFonts w:ascii="Arial" w:hAnsi="Arial" w:cs="Arial"/>
          <w:i/>
          <w:iCs/>
          <w:sz w:val="20"/>
          <w:szCs w:val="20"/>
        </w:rPr>
        <w:t>Shigella</w:t>
      </w:r>
      <w:r w:rsidRPr="000A0D3C">
        <w:rPr>
          <w:rFonts w:ascii="Arial" w:hAnsi="Arial" w:cs="Arial"/>
          <w:sz w:val="20"/>
          <w:szCs w:val="20"/>
        </w:rPr>
        <w:t xml:space="preserve"> or related bacteria are present. This approach is sensitive and specific for </w:t>
      </w:r>
      <w:r w:rsidRPr="000A0D3C">
        <w:rPr>
          <w:rFonts w:ascii="Arial" w:hAnsi="Arial" w:cs="Arial"/>
          <w:i/>
          <w:iCs/>
          <w:sz w:val="20"/>
          <w:szCs w:val="20"/>
        </w:rPr>
        <w:t>Shigella</w:t>
      </w:r>
      <w:r w:rsidRPr="000A0D3C">
        <w:rPr>
          <w:rFonts w:ascii="Arial" w:hAnsi="Arial" w:cs="Arial"/>
          <w:sz w:val="20"/>
          <w:szCs w:val="20"/>
        </w:rPr>
        <w:t xml:space="preserve"> species among bacteria tested and is often combined with other target genes for confirmatio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kMoF4u0","properties":{"formattedCitation":"(Somda et al., 2025)","plainCitation":"(Somda et al., 2025)","noteIndex":0},"citationItems":[{"id":68,"uris":["http://zotero.org/users/16296113/items/NVZBUIEJ"],"itemData":{"id":68,"type":"article-journal","abstract":"Background  The treatment of Shigella infections has become a major challenge due to the emergence of multidrugresistant Shigella. There is however insufficient knowledge regarding the molecular epidemiology of Shigella strains producing beta-lactamases in Africa. This systematic review investigated the scientific literature on the molecular epidemiology of extended-spectrum beta-lactamase (ESBL) and carbapenemases producing Shigella in Africa. Methods  Papers published in English and French from African countries on the molecular epidemiology of ESBL and carbapenemase producing Shigella from January 1999 to July 5, 2024 were reviewed. An extensive literature search was conducted through electronic databases including PubMed, Scopus, Web of Sciences, African Journals Online (AJOL) and Google scholar using specific keywords. The meta-analysis and forest plots of Shigella species, ESBL and carbapenemases genes were done using the comprehensive Meta-Analysis software. All data were analyzed using a binary random-effects model by the DerSimonian-Laird method at a 95% confidence interval. Results  Out of the 583 research articles, only 18 (3.1%) articles representing eleven countries were included in the meta-analysis. The overall pooled prevalence of ESBL and Carbapenem Resistant (CR)-producing Shigella was estimated as 41.2% (95% CI: 22.8–62.4; I2 = 93.7%, p &lt; 0.05). The leading ESBL and CR-producing Shigella species reported in this review was Shigella flexneri, 34.5% (95% CI: 16.6–58.2; I2 = 94.9%, p &lt; 0.05). ESBL and CR-producing Shigella sonnei was the least reported with estimated prevalence of 6.7% (95% CI: 3.4–13.2; I2 = 80.7%, p &lt; 0.05). In this review, blaTEM, blaOXA−1, and blaCTX−M were the most prevalent genes in Africa with prevalence of 25.9% (95% CI: 13.9–43.2; I2 = 90.9%, p &lt; 0.05), 25.7% (95% CI: 14.9–43.0; I2 = 93.7%, p &lt; 0.05), and 10.8% (95% CI: 4.5–23.4; I2 = 85.6%, p &lt; 0.05) respectively. The prevalence of Carbapenemases genes on the other hand was low, reported as 0.8% (95% CI: 0.2–10.3; I2 = 51.4%; p &lt; 0.05) for blaNDM, 1.1% for blaKPC, and 0.5% for blaIMP.","container-title":"BMC Infectious Diseases","DOI":"10.1186/s12879-024-10266-7","ISSN":"1471-2334","issue":"1","journalAbbreviation":"BMC Infect Dis","language":"en","page":"81","source":"DOI.org (Crossref)","title":"Molecular epidemiology of extended-spectrum beta-lactamases and carbapenemases-producing Shigella in Africa: a systematic review and meta-analysis","title-short":"Molecular epidemiology of extended-spectrum beta-lactamases and carbapenemases-producing Shigella in Africa","volume":"25","author":[{"family":"Somda","given":"Namwin Siourimè"},{"family":"Nyarkoh","given":"Rabbi"},{"family":"Tankoano","given":"Abel"},{"family":"Bonkoungou","given":"Ouindgueta Juste Isidore"},{"family":"Tetteh-Quarcoo","given":"Patience B."},{"family":"Donkor","given":"Eric S."}],"issued":{"date-parts":[["2025",1,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omda et al., 2025)</w:t>
      </w:r>
      <w:r w:rsidRPr="000A0D3C">
        <w:rPr>
          <w:rFonts w:ascii="Arial" w:hAnsi="Arial" w:cs="Arial"/>
          <w:sz w:val="20"/>
          <w:szCs w:val="20"/>
        </w:rPr>
        <w:fldChar w:fldCharType="end"/>
      </w:r>
      <w:r w:rsidRPr="000A0D3C">
        <w:rPr>
          <w:rFonts w:ascii="Arial" w:hAnsi="Arial" w:cs="Arial"/>
          <w:sz w:val="20"/>
          <w:szCs w:val="20"/>
        </w:rPr>
        <w:t>.</w:t>
      </w:r>
    </w:p>
    <w:p w14:paraId="62B2C882"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best matching strains with significant alignment, respectively wer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33.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40%) </w:t>
      </w:r>
      <w:bookmarkStart w:id="10" w:name="_Hlk205432728"/>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MBmo18I","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This underscores that while Sanger sequencing and BLAST provide reliable identification at the genus level, species-level discrimination between </w:t>
      </w:r>
      <w:r w:rsidRPr="000A0D3C">
        <w:rPr>
          <w:rFonts w:ascii="Arial" w:hAnsi="Arial" w:cs="Arial"/>
          <w:i/>
          <w:iCs/>
          <w:sz w:val="20"/>
          <w:szCs w:val="20"/>
        </w:rPr>
        <w:t>Shigella</w:t>
      </w:r>
      <w:r w:rsidRPr="000A0D3C">
        <w:rPr>
          <w:rFonts w:ascii="Arial" w:hAnsi="Arial" w:cs="Arial"/>
          <w:sz w:val="20"/>
          <w:szCs w:val="20"/>
        </w:rPr>
        <w:t xml:space="preserve"> species and </w:t>
      </w:r>
      <w:r w:rsidRPr="000A0D3C">
        <w:rPr>
          <w:rFonts w:ascii="Arial" w:hAnsi="Arial" w:cs="Arial"/>
          <w:i/>
          <w:iCs/>
          <w:sz w:val="20"/>
          <w:szCs w:val="20"/>
        </w:rPr>
        <w:t>E. coli</w:t>
      </w:r>
      <w:r w:rsidRPr="000A0D3C">
        <w:rPr>
          <w:rFonts w:ascii="Arial" w:hAnsi="Arial" w:cs="Arial"/>
          <w:sz w:val="20"/>
          <w:szCs w:val="20"/>
        </w:rPr>
        <w:t xml:space="preserve"> is challeng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2jFERf3","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compared Sanger sequencing of the 16S rRNA gene (using traditional PCR and sequencing protocols) which successfully identified various bacteria, with identification of </w:t>
      </w:r>
      <w:r w:rsidRPr="000A0D3C">
        <w:rPr>
          <w:rFonts w:ascii="Arial" w:hAnsi="Arial" w:cs="Arial"/>
          <w:i/>
          <w:iCs/>
          <w:sz w:val="20"/>
          <w:szCs w:val="20"/>
        </w:rPr>
        <w:t>Shigella</w:t>
      </w:r>
      <w:r w:rsidRPr="000A0D3C">
        <w:rPr>
          <w:rFonts w:ascii="Arial" w:hAnsi="Arial" w:cs="Arial"/>
          <w:sz w:val="20"/>
          <w:szCs w:val="20"/>
        </w:rPr>
        <w:t xml:space="preserve"> versus closely related species was sometimes limited by sequence similarit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7FInbEZ","properties":{"formattedCitation":"(Fong-Flores et al., 2022)","plainCitation":"(Fong-Flores et al., 2022)","noteIndex":0},"citationItems":[{"id":70,"uris":["http://zotero.org/users/16296113/items/G9D373H8"],"itemData":{"id":70,"type":"article-journal","abstract":"The diagnosis of bacterial or fungal infections requires the identification of the pathogen etiology in the shortest time possible. Although some biomarkers are used as indicators of bacterial infections, their specificity and sensitivity are highly variable, and there is no direct relationship between the level increase of these biomarkers for mycosis. It is common to obtain negative microbiological cultures in patients infected by non-culturable, intracellular bacteria or mycosis, even though there is a high clinical suspicion of infection. This study identifies the pathogen present in critically infected patients through 16S and 18S/eEF1 genes detection by polymerase chain reaction (PCR) coupled with Sanger sequencing. Thirty clinical samples were evaluated by PCR, of which 40% were positive for fungi, 23.33% for bacteria, 26.7% for fungi and bacteria, and 10% for no pathogen. The PCRs outcomes period for bacteria or fungi was one day compared to seven and up to 14 days (on average) of microbiological culture for bacteria and fungi. Then, we assessed the relationship with the most used biomarkers (procalcitonin, C-reactive protein, globular sedimentation velocity, and the neutrophil-lymphocyte index). This combination of molecular techniques has been shown as helpful in identifying intracellular bacteria and fungi that are difficult to culture by conventional methods. Screening with genomic markers 16S and 18S/eEF1 by PCR allowed us to optimize the time to obtain the result of the infection caused by bacteria or fungi. Also, identifying the specific etiological microorganism by Sanger sequencing was very helpful in avoiding the progression of the disease and setting targeted treatment with better clinical outcomes.","container-title":"Advances in Infectious Diseases","DOI":"10.4236/aid.2022.123029","ISSN":"2164-2648, 2164-2656","issue":"03","journalAbbreviation":"AID","language":"en","page":"363-382","source":"DOI.org (Crossref)","title":"Sanger Sequencing Implementation in Clinically Ill Patients for Bacterial and Fungal Pathogens Identification","volume":"12","author":[{"family":"Fong-Flores","given":"Víctor"},{"family":"Murillo-Gallo","given":"Andrea"},{"family":"Contreras-Ojeda","given":"Luis"},{"family":"Barraza","given":"Aarón"}],"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Fong-Flores et al., 2022)</w:t>
      </w:r>
      <w:r w:rsidRPr="000A0D3C">
        <w:rPr>
          <w:rFonts w:ascii="Arial" w:hAnsi="Arial" w:cs="Arial"/>
          <w:sz w:val="20"/>
          <w:szCs w:val="20"/>
        </w:rPr>
        <w:fldChar w:fldCharType="end"/>
      </w:r>
      <w:r w:rsidRPr="000A0D3C">
        <w:rPr>
          <w:rFonts w:ascii="Arial" w:hAnsi="Arial" w:cs="Arial"/>
          <w:sz w:val="20"/>
          <w:szCs w:val="20"/>
        </w:rPr>
        <w:t xml:space="preserve"> emphasized that Sanger sequencing is widely used for clinical identification, especially for organisms difficult to culture, and results are routinely interpreted using BLAST match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hwU7XNs","properties":{"formattedCitation":"(Locher et al., 2022)","plainCitation":"(Locher et al., 2022)","noteIndex":0},"citationItems":[{"id":74,"uris":["http://zotero.org/users/16296113/items/KPK7TDM7"],"itemData":{"id":74,"type":"article-journal","abstract":"Sanger sequencing of the 16S rRNA gene is routinely used for the identiﬁcation of bacterial isolates. However, this method is still performed mostly in morespecialized reference laboratories, and traditional protocols can be labor intensive. In this study, 99 clinical bacterial isolates were used to validate a fast, simpliﬁed, and largely automated protocol for 16S sequencing. The workﬂow combines real-time PCR of the ﬁrst 500 bp of the bacterial 16S rRNA gene and amplicon sequencing on an automated, cartridge-based sequence analyzer. Sequence analysis, NCBI BLAST search, and result interpretation were performed using an automated R-based script. The automated workﬂow and R analysis described here produced results equal to those of manual sequence analysis. Of the 96 sequences with adequate quality, 90 were concordantly identiﬁed to the genus (n = 62) or species level (n = 28) compared with routine laboratory identiﬁcation of the organism. One organism identiﬁcation was discordant, and 5 resulted in an inconclusive identiﬁcation. For sequences that gave a valid result, the overall accuracy of identiﬁcation to at least the genus level was 98.9%. This simpliﬁed sequencing protocol provides a standardized approach to clinical 16S sequencing, analysis, and quality control that would be suited to frontline clinical microbiology laboratories with minimal experience.","container-title":"Microbiology Spectrum","DOI":"10.1128/spectrum.00408-22","ISSN":"2165-0497","issue":"2","journalAbbreviation":"Microbiol Spectr","language":"en","page":"e00408-22","source":"DOI.org (Crossref)","title":"Automated 16S Sequencing Using an R-Based Analysis Module for Bacterial Identification","volume":"10","author":[{"family":"Locher","given":"Kerstin"},{"family":"Belanger","given":"Corrie R."},{"family":"Eckbo","given":"Eric"},{"family":"Caza","given":"Melissa"},{"family":"Velapatino","given":"Billie"},{"family":"Charles","given":"Marthe K."}],"editor":[{"family":"Powell","given":"Eleanor A."}],"issued":{"date-parts":[["2022",4,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ocher et al., 2022)</w:t>
      </w:r>
      <w:r w:rsidRPr="000A0D3C">
        <w:rPr>
          <w:rFonts w:ascii="Arial" w:hAnsi="Arial" w:cs="Arial"/>
          <w:sz w:val="20"/>
          <w:szCs w:val="20"/>
        </w:rPr>
        <w:fldChar w:fldCharType="end"/>
      </w:r>
      <w:r w:rsidRPr="000A0D3C">
        <w:rPr>
          <w:rFonts w:ascii="Arial" w:hAnsi="Arial" w:cs="Arial"/>
          <w:sz w:val="20"/>
          <w:szCs w:val="20"/>
        </w:rPr>
        <w:t xml:space="preserve"> sees the BLAST method as standard for bacterial characterization when conventional culture fails to yield results only.</w:t>
      </w:r>
      <w:bookmarkEnd w:id="10"/>
    </w:p>
    <w:p w14:paraId="7FC3080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genetic relatedness established with bootstrap confidence value ≥ 70% for 3YS sequence with three strains of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here they share same clade as one (MF429114) isolated from, </w:t>
      </w:r>
      <w:proofErr w:type="spellStart"/>
      <w:r w:rsidRPr="000A0D3C">
        <w:rPr>
          <w:rFonts w:ascii="Arial" w:hAnsi="Arial" w:cs="Arial"/>
          <w:sz w:val="20"/>
          <w:szCs w:val="20"/>
        </w:rPr>
        <w:t>Beijin</w:t>
      </w:r>
      <w:proofErr w:type="spellEnd"/>
      <w:r w:rsidRPr="000A0D3C">
        <w:rPr>
          <w:rFonts w:ascii="Arial" w:hAnsi="Arial" w:cs="Arial"/>
          <w:sz w:val="20"/>
          <w:szCs w:val="20"/>
        </w:rPr>
        <w:t xml:space="preserve">, China in </w:t>
      </w:r>
      <w:r w:rsidRPr="000A0D3C">
        <w:rPr>
          <w:rFonts w:ascii="Arial" w:hAnsi="Arial" w:cs="Arial"/>
          <w:sz w:val="20"/>
          <w:szCs w:val="20"/>
        </w:rPr>
        <w:lastRenderedPageBreak/>
        <w:t xml:space="preserve">2017. This sequence shows the phylogenetic framework for the </w:t>
      </w:r>
      <w:r w:rsidRPr="000A0D3C">
        <w:rPr>
          <w:rFonts w:ascii="Arial" w:hAnsi="Arial" w:cs="Arial"/>
          <w:i/>
          <w:iCs/>
          <w:sz w:val="20"/>
          <w:szCs w:val="20"/>
        </w:rPr>
        <w:t>Shigella</w:t>
      </w:r>
      <w:r w:rsidRPr="000A0D3C">
        <w:rPr>
          <w:rFonts w:ascii="Arial" w:hAnsi="Arial" w:cs="Arial"/>
          <w:sz w:val="20"/>
          <w:szCs w:val="20"/>
        </w:rPr>
        <w:t xml:space="preserve"> sequence, isolated from this study with isolates of Chinese origin which were reported and deposited in the NCBI GenBank from 2017 and 2018. </w:t>
      </w:r>
    </w:p>
    <w:p w14:paraId="7816F3F7"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ecFnJkj","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reported similar phylogeny for </w:t>
      </w:r>
      <w:r w:rsidRPr="000A0D3C">
        <w:rPr>
          <w:rFonts w:ascii="Arial" w:hAnsi="Arial" w:cs="Arial"/>
          <w:i/>
          <w:iCs/>
          <w:sz w:val="20"/>
          <w:szCs w:val="20"/>
        </w:rPr>
        <w:t>Shigella</w:t>
      </w:r>
      <w:r w:rsidRPr="000A0D3C">
        <w:rPr>
          <w:rFonts w:ascii="Arial" w:hAnsi="Arial" w:cs="Arial"/>
          <w:sz w:val="20"/>
          <w:szCs w:val="20"/>
        </w:rPr>
        <w:t xml:space="preserve"> species using 16S rRNA sequence but could not completely differentiate from </w:t>
      </w:r>
      <w:r w:rsidRPr="000A0D3C">
        <w:rPr>
          <w:rFonts w:ascii="Arial" w:hAnsi="Arial" w:cs="Arial"/>
          <w:i/>
          <w:iCs/>
          <w:sz w:val="20"/>
          <w:szCs w:val="20"/>
        </w:rPr>
        <w:t>E. coli</w:t>
      </w:r>
      <w:r w:rsidRPr="000A0D3C">
        <w:rPr>
          <w:rFonts w:ascii="Arial" w:hAnsi="Arial" w:cs="Arial"/>
          <w:sz w:val="20"/>
          <w:szCs w:val="20"/>
        </w:rPr>
        <w:t xml:space="preserve">. Most studies that succeeded in higher percentage identities and close and identical phylogeny for </w:t>
      </w:r>
      <w:r w:rsidRPr="000A0D3C">
        <w:rPr>
          <w:rFonts w:ascii="Arial" w:hAnsi="Arial" w:cs="Arial"/>
          <w:i/>
          <w:iCs/>
          <w:sz w:val="20"/>
          <w:szCs w:val="20"/>
        </w:rPr>
        <w:t>Shigella</w:t>
      </w:r>
      <w:r w:rsidRPr="000A0D3C">
        <w:rPr>
          <w:rFonts w:ascii="Arial" w:hAnsi="Arial" w:cs="Arial"/>
          <w:sz w:val="20"/>
          <w:szCs w:val="20"/>
        </w:rPr>
        <w:t xml:space="preserve"> have used Whole Genome Sequenc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m8L7SqmJ","properties":{"formattedCitation":"(Baker et al., 2018; El-baz et al., 2022)","plainCitation":"(Baker et al., 2018; El-baz et al., 2022)","noteIndex":0},"citationItems":[{"id":89,"uris":["http://zotero.org/users/16296113/items/KU2Y3YUH"],"itemData":{"id":89,"type":"article-journal","abstract":"Abstract\n            \n              Shigella are globally important diarrhoeal pathogens that are endemic in low-to-middle income nations and also occur in high income nations, typically in travellers or community-based risk-groups. Shigella phylogenetics reveals population structures that are more reliable than those built with traditional typing methods, and has identified sublineages associated with specific geographical regions or patient groups. Genomic analyses reveal temporal increases in\n              Shigella\n              antimicrobial resistance (AMR) gene content, which is frequently encoded on mobile genetic elements. Here, we whole genome sequenced representative subsamples of\n              S\n              .\n              flexneri\n              2a and\n              S\n              .\n              sonnei\n              (n = 366) from the United Kingdom from 2008 to 2014, and analysed these alongside publicly available data to make qualitative insights on the genomic epidemiology of shigellosis and its AMR within the broader global context. Combined phylogenetic, epidemiological and genomic anlayses revealed the presence of domestically-circulating sublineages in patient risk-groups and the importation of travel-related sublineages from both Africa and Asia, including ciprofloxacin-resistant sublineages of both species from Asia. Genomic analyses revealed common AMR determinants among travel-related and domestically-acquired isolates, and the evolution of mutations associated with reduced quinolone susceptibility in domestically-circulating sublineages. Collectively, this study provides unprecedented insights on the contribution and mobility of endemic and travel-imported sublineages and AMR determinants responsible for disease in a high-income nation.","container-title":"Scientific Reports","DOI":"10.1038/s41598-018-25764-3","ISSN":"2045-2322","issue":"1","journalAbbreviation":"Sci Rep","language":"en","page":"7389","source":"DOI.org (Crossref)","title":"Genomic epidemiology of Shigella in the United Kingdom shows transmission of pathogen sublineages and determinants of antimicrobial resistance","volume":"8","author":[{"family":"Baker","given":"Kate S."},{"family":"Dallman","given":"Timothy J."},{"family":"Field","given":"Nigel"},{"family":"Childs","given":"Tristan"},{"family":"Mitchell","given":"Holly"},{"family":"Day","given":"Martin"},{"family":"Weill","given":"François-Xavier"},{"family":"Lefèvre","given":"Sophie"},{"family":"Tourdjman","given":"Mathieu"},{"family":"Hughes","given":"Gwenda"},{"family":"Jenkins","given":"Claire"},{"family":"Thomson","given":"Nicholas"}],"issued":{"date-parts":[["2018",5,9]]}}},{"id":86,"uris":["http://zotero.org/users/16296113/items/LYLY366L"],"itemData":{"id":86,"type":"article-journal","abstract":"Escherichia coli is a multifaceted microbe since some are commensals, normally inhabiting the gut of both humans and animals while others are pathogenic responsible for a wide range of intestinal and extra-intestinal infections. It is one of the leading causes of septicemia, neonatal meningitis, urinary tract infections (UTIs), cystitis, pyelonephritis, and traveler’s diarrhea. The present study aims to survey the distribution and unravel the association of phylotypes, virulence determinants, and antimicrobial resistance of E. coli isolated from different clinical sources in Mansoura hospitals, Egypt. One hundred and fifty E. coli isolates were collected from different clinical sources. Antimicrobial resistance profile, virulence determinants, and virulence encoding genes were detected. Moreover, phylogenetic and molecular typing using ERIC-PCR analysis was performed. Our results have revealed that phylogroup B2 (26.67%) with the greatest content in virulence traits was the most prevalent phylogenetic group. Different virulence profiles and varying incidence of virulence determinants were detected among tested isolates. High rates of resistance to different categories of antimicrobial agents, dramatic increase of MDR (92.67%), and emergence of XDR (4%) were detected. ERIC-PCR analysis revealed great diversity among tested isolates. There was no clustering of isolates according to resistance, virulence patterns, or phylotypes. Our research has demonstrated significant phylogenetic diversity of E. coli isolated from different clinical sources in Mansoura hospitals, Dakahlia governorate, Egypt. E. coli isolates are equipped with various virulence factors which contribute to their pathogenesis in human. The elevated rates of antimicrobial resistance and emergence of MDR and XDR mirror the trend detected globally in recent years. Key points  • Clinical E. coli isolates exhibited substantial molecular and phylogenetic diversity. • Elevated rates of antimicrobial resistance and emergence of XDR in pathogenic E. coli. • B2 Phylogroup with the highest VS was the most prevalent among pathogenic E. coli.","container-title":"Applied Microbiology and Biotechnology","DOI":"10.1007/s00253-021-11740-x","ISSN":"0175-7598, 1432-0614","issue":"3","journalAbbreviation":"Appl Microbiol Biotechnol","language":"en","page":"1279-1298","source":"DOI.org (Crossref)","title":"Characterization of virulence determinants and phylogenetic background of multiple and extensively drug resistant Escherichia coli isolated from different clinical sources in Egypt","volume":"106","author":[{"family":"El-baz","given":"Rana"},{"family":"Said","given":"Heba Shehta"},{"family":"Abdelmegeed","given":"Eman Salama"},{"family":"Barwa","given":"Rasha"}],"issued":{"date-parts":[["202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Baker et al., 2018; El-baz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TktPVGd","properties":{"formattedCitation":"(Halimeh et al., 2021)","plainCitation":"(Halimeh et al., 2021)","noteIndex":0},"citationItems":[{"id":69,"uris":["http://zotero.org/users/16296113/items/ZGCYNBLR"],"itemData":{"id":69,"type":"article-journal","abstract":"The Shigella genus includes serious foodborne disease etiologic agents, with 4 species and 54 serotypes. Identification at species and serotype levels is a crucial task in microbiological laboratories. Nevertheless, the genetic similarity between Shigella spp. and Escherichia coli challenges the correct identification and serotyping of Shigella spp., with subsequent negative repercussions on surveillance, epidemiological investigations, and selection of appropriate treatments. For this purpose, multiple techniques have been developed historically ranging from phenotype-based methods and single or multilocus molecular techniques to whole-genome sequencing (WGS). To facilitate the selection of the most relevant method, we herein provide a global overview of historical and emerging identification and serotyping techniques with a particular focus on the WGS-based approaches. This review highlights the excellent discriminatory power of WGS to more accurately elucidate the epidemiology of Shigella spp., disclose novel promising genomic targets for surveillance methods, and validate previous well-established methods.","container-title":"Brazilian Journal of Microbiology","DOI":"10.1007/s42770-021-00573-5","ISSN":"1517-8382, 1678-4405","issue":"4","journalAbbreviation":"Braz J Microbiol","language":"en","page":"2043-2055","source":"DOI.org (Crossref)","title":"Historical, current, and emerging tools for identification and serotyping of Shigella","volume":"52","author":[{"family":"Halimeh","given":"Fatima Bachir"},{"family":"Rafei","given":"Rayane"},{"family":"Osman","given":"Marwan"},{"family":"Kassem","given":"Issmat I."},{"family":"Diene","given":"Seydina M."},{"family":"Dabboussi","given":"Fouad"},{"family":"Rolain","given":"Jean-Marc"},{"family":"Hamze","given":"Monzer"}],"issued":{"date-parts":[["2021",1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imeh et al., 2021)</w:t>
      </w:r>
      <w:r w:rsidRPr="000A0D3C">
        <w:rPr>
          <w:rFonts w:ascii="Arial" w:hAnsi="Arial" w:cs="Arial"/>
          <w:sz w:val="20"/>
          <w:szCs w:val="20"/>
        </w:rPr>
        <w:fldChar w:fldCharType="end"/>
      </w:r>
      <w:r w:rsidRPr="000A0D3C">
        <w:rPr>
          <w:rFonts w:ascii="Arial" w:hAnsi="Arial" w:cs="Arial"/>
          <w:sz w:val="20"/>
          <w:szCs w:val="20"/>
        </w:rPr>
        <w:t xml:space="preserve"> recommended WGS for more accurate identification of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YZ8JKPz","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thought that an in house developed 16S-23S rRNA sequence would suffice but had challenges resolving some isolates and recommended that the combination of de novo assembly and BLAST could be the optimal approach for data analysis. PCR amplified DNA was separated by Denaturing Gradient Gel Electrophoresis (DGGE) analysi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bGnPmThV","properties":{"formattedCitation":"(Ajuzie &amp; Atuanya, 2014)","plainCitation":"(Ajuzie &amp; Atuanya, 2014)","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w:t>
      </w:r>
      <w:r w:rsidRPr="000A0D3C">
        <w:rPr>
          <w:rFonts w:ascii="Arial" w:hAnsi="Arial" w:cs="Arial"/>
          <w:sz w:val="20"/>
          <w:szCs w:val="20"/>
        </w:rPr>
        <w:fldChar w:fldCharType="end"/>
      </w:r>
      <w:r w:rsidRPr="000A0D3C">
        <w:rPr>
          <w:rFonts w:ascii="Arial" w:hAnsi="Arial" w:cs="Arial"/>
          <w:sz w:val="20"/>
          <w:szCs w:val="20"/>
        </w:rPr>
        <w:t>.</w:t>
      </w:r>
    </w:p>
    <w:p w14:paraId="239A3043"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UuSk4or","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 xml:space="preserve"> identified </w:t>
      </w:r>
      <w:r w:rsidRPr="000A0D3C">
        <w:rPr>
          <w:rFonts w:ascii="Arial" w:hAnsi="Arial" w:cs="Arial"/>
          <w:i/>
          <w:iCs/>
          <w:sz w:val="20"/>
          <w:szCs w:val="20"/>
        </w:rPr>
        <w:t xml:space="preserve">M. </w:t>
      </w:r>
      <w:proofErr w:type="spellStart"/>
      <w:r w:rsidRPr="000A0D3C">
        <w:rPr>
          <w:rFonts w:ascii="Arial" w:hAnsi="Arial" w:cs="Arial"/>
          <w:i/>
          <w:iCs/>
          <w:sz w:val="20"/>
          <w:szCs w:val="20"/>
        </w:rPr>
        <w:t>genitalium</w:t>
      </w:r>
      <w:proofErr w:type="spellEnd"/>
      <w:r w:rsidRPr="000A0D3C">
        <w:rPr>
          <w:rFonts w:ascii="Arial" w:hAnsi="Arial" w:cs="Arial"/>
          <w:sz w:val="20"/>
          <w:szCs w:val="20"/>
        </w:rPr>
        <w:t xml:space="preserve"> with good percentage similarity but it shared no phylogenetic relationship with other examined species from around the worl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coBss2y","properties":{"formattedCitation":"(Iliyasu et al., 2020b)","plainCitation":"(Iliyasu et al., 2020b)","noteIndex":0},"citationItems":[{"id":122,"uris":["http://zotero.org/users/16296113/items/DQ8AFGQF"],"itemData":{"id":122,"type":"article-journal","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µ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container-title":"Nigerian Journal of Biotechnology","DOI":"10.4314/njb.v36i2.16","ISSN":"0189-1731","issue":"2","journalAbbreviation":"Nig. J. Biotechnol","language":"en","page":"158-166","source":"DOI.org (Crossref)","title":"16S rDNA Sequencing analysis in identification of some multidrug resistant (MDR) bacterial isolates from clinical specimens","volume":"36","author":[{"family":"Iliyasu","given":"M.Y."},{"family":"Bamanga","given":"R.A."},{"family":"Umar","given":"A.F."},{"family":"Agbo","given":"E.B."},{"family":"Uba","given":"A."}],"issued":{"date-parts":[["2020",3,1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liyasu et al., 2020b)</w:t>
      </w:r>
      <w:r w:rsidRPr="000A0D3C">
        <w:rPr>
          <w:rFonts w:ascii="Arial" w:hAnsi="Arial" w:cs="Arial"/>
          <w:sz w:val="20"/>
          <w:szCs w:val="20"/>
        </w:rPr>
        <w:fldChar w:fldCharType="end"/>
      </w:r>
      <w:r w:rsidRPr="000A0D3C">
        <w:rPr>
          <w:rFonts w:ascii="Arial" w:hAnsi="Arial" w:cs="Arial"/>
          <w:sz w:val="20"/>
          <w:szCs w:val="20"/>
        </w:rPr>
        <w:t xml:space="preserve"> reported similar cladogram in </w:t>
      </w:r>
      <w:r w:rsidRPr="000A0D3C">
        <w:rPr>
          <w:rFonts w:ascii="Arial" w:hAnsi="Arial" w:cs="Arial"/>
          <w:i/>
          <w:iCs/>
          <w:sz w:val="20"/>
          <w:szCs w:val="20"/>
        </w:rPr>
        <w:t>Cryptosporidium Parvum</w:t>
      </w:r>
      <w:r w:rsidRPr="000A0D3C">
        <w:rPr>
          <w:rFonts w:ascii="Arial" w:hAnsi="Arial" w:cs="Arial"/>
          <w:sz w:val="20"/>
          <w:szCs w:val="20"/>
        </w:rPr>
        <w:t xml:space="preserve"> Strains identified using SSU-rRN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Kr16pe8","properties":{"formattedCitation":"(Kushkevych &amp; Barto, 2014)","plainCitation":"(Kushkevych &amp; Barto, 2014)","noteIndex":0},"citationItems":[{"id":79,"uris":["http://zotero.org/users/16296113/items/84BZJHNC"],"itemData":{"id":79,"type":"article-journal","language":"en","source":"Zotero","title":"Sequence analysis of the 16s rRNA gene of sulfate-reducing bacteria isolated from human intestine","author":[{"family":"Kushkevych","given":"Ivan"},{"family":"Barto","given":"Milan"}],"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ushkevych &amp; Barto, 2014)</w:t>
      </w:r>
      <w:r w:rsidRPr="000A0D3C">
        <w:rPr>
          <w:rFonts w:ascii="Arial" w:hAnsi="Arial" w:cs="Arial"/>
          <w:sz w:val="20"/>
          <w:szCs w:val="20"/>
        </w:rPr>
        <w:fldChar w:fldCharType="end"/>
      </w:r>
      <w:r w:rsidRPr="000A0D3C">
        <w:rPr>
          <w:rFonts w:ascii="Arial" w:hAnsi="Arial" w:cs="Arial"/>
          <w:sz w:val="20"/>
          <w:szCs w:val="20"/>
        </w:rPr>
        <w:t xml:space="preserve"> uses Sequence analysis of the 16s rRNA gene of sulfate-reducing bacteria isolated from human intestine with 99% homology with sequences</w:t>
      </w:r>
      <w:r w:rsidRPr="000A0D3C">
        <w:rPr>
          <w:rFonts w:ascii="Arial" w:hAnsi="Arial" w:cs="Arial"/>
          <w:i/>
          <w:iCs/>
          <w:sz w:val="20"/>
          <w:szCs w:val="20"/>
        </w:rPr>
        <w:t xml:space="preserve"> </w:t>
      </w:r>
      <w:proofErr w:type="spellStart"/>
      <w:r w:rsidRPr="000A0D3C">
        <w:rPr>
          <w:rFonts w:ascii="Arial" w:hAnsi="Arial" w:cs="Arial"/>
          <w:i/>
          <w:iCs/>
          <w:sz w:val="20"/>
          <w:szCs w:val="20"/>
        </w:rPr>
        <w:t>Desulfovibrio</w:t>
      </w:r>
      <w:proofErr w:type="spellEnd"/>
      <w:r w:rsidRPr="000A0D3C">
        <w:rPr>
          <w:rFonts w:ascii="Arial" w:hAnsi="Arial" w:cs="Arial"/>
          <w:i/>
          <w:iCs/>
          <w:sz w:val="20"/>
          <w:szCs w:val="20"/>
        </w:rPr>
        <w:t xml:space="preserve"> </w:t>
      </w:r>
      <w:proofErr w:type="spellStart"/>
      <w:r w:rsidRPr="000A0D3C">
        <w:rPr>
          <w:rFonts w:ascii="Arial" w:hAnsi="Arial" w:cs="Arial"/>
          <w:i/>
          <w:iCs/>
          <w:sz w:val="20"/>
          <w:szCs w:val="20"/>
        </w:rPr>
        <w:t>piger</w:t>
      </w:r>
      <w:proofErr w:type="spellEnd"/>
      <w:r w:rsidRPr="000A0D3C">
        <w:rPr>
          <w:rFonts w:ascii="Arial" w:hAnsi="Arial" w:cs="Arial"/>
          <w:sz w:val="20"/>
          <w:szCs w:val="20"/>
        </w:rPr>
        <w:t xml:space="preserve"> ATCC 29098 deposited in the GenBank.</w:t>
      </w:r>
    </w:p>
    <w:p w14:paraId="6D3A329C"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Although study offers meaningful insights, in interpreting the results the limitations have to be considered: the relatively small sample size and the reliance on 16S rRNA sequencing instead of whole-genome sequencing for phylogenetic analysis. These factors may restrict the ability to distinguish strains at a finer, strain-specific level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l6K6URNj","properties":{"formattedCitation":"(Rijah &amp; Al-Galebi, 2025)","plainCitation":"(Rijah &amp; Al-Galebi, 2025)","noteIndex":0},"citationItems":[{"id":1048,"uris":["http://zotero.org/users/16296113/items/ZA5RFSP2"],"itemData":{"id":1048,"type":"article-journal","abstract":"Objective: Investigating the genetic diversity, virulence determinants, and resistance profiles of Shigella spp is essential to managing outbreaks and informing effective treatment measures, especially in the Iraqi setting, where such data is scarce.\nMethods: Stool samples from patients with acute diarrhoea were cultured on selective media. Colony phenotypic identification was based on non-lactose fermenting properties, H</w:instrText>
      </w:r>
      <w:r w:rsidRPr="000A0D3C">
        <w:rPr>
          <w:rFonts w:ascii="Cambria Math" w:hAnsi="Cambria Math" w:cs="Cambria Math"/>
          <w:sz w:val="20"/>
          <w:szCs w:val="20"/>
        </w:rPr>
        <w:instrText>₂</w:instrText>
      </w:r>
      <w:r w:rsidRPr="000A0D3C">
        <w:rPr>
          <w:rFonts w:ascii="Arial" w:hAnsi="Arial" w:cs="Arial"/>
          <w:sz w:val="20"/>
          <w:szCs w:val="20"/>
        </w:rPr>
        <w:instrText xml:space="preserve">S negative behaviour, and Gram-negative, nonmotile appearance. Molecular confirmation via PCR amplification of the 16S rRNA gene sequence assembly was performed using the assembly tool in CLC Genomic Workbench with default parameters, and partial sequences were aligned using ClustalW, and phylogenetic trees were constructed in MEGA11. Conventional PCR detected virulence (ipaH, invE, sigA) and resistance genes (blaTEM, aada1, qnrA).\nResults: All 88 isolates were positive for the 16S rRNA gene. Phylogenetic analysis revealed grouping into clusters of 3 species: S. sonnei, S. flexneri, and S. dysenteriae, each closely related to reference strains from Asia and the Middle East. The ipaH gene was universally present, whereas invE and sigA were detected in a subset of isolates. Common resistance genes included blaTEM, indicating extensive resistance to β-lactam antibiotics.\nConclusion: Local isolates of Shigella spp exhibited considerable genetic diversity and harboured virulence and antimicrobial resistance genes. These findings highlight the importance of routine molecular surveillance in tracking the spread of high-risk strains and supporting public health interventions and treatment protocols tailored to specific clusters. Iraqi dysentery guidelines need to be updated to restrict ineffective antibiotics, improve hospital hygiene, and develop vaccines targeting conserved virulence genes.","container-title":"Babcock University Medical Journal","DOI":"10.38029/babcockuniv.med.j..v8i1.822","ISSN":"2756-4657, 2465-6666","issue":"1","journalAbbreviation":"Babcock Univ. Med. J.","language":"en","license":"https://creativecommons.org/licenses/by-nc/4.0","page":"257-270","source":"DOI.org (Crossref)","title":"Molecular Characterisation of Virulence and Antibiotic Resistance Genes in Diarrhoeal Shigella Isolates from Diwaniyah, Iraq","volume":"8","author":[{"family":"Rijah","given":"Zahraa"},{"family":"Al-Galebi","given":"Ahlam"}],"issued":{"date-parts":[["2025",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jah &amp; Al-Galebi, 2025)</w:t>
      </w:r>
      <w:r w:rsidRPr="000A0D3C">
        <w:rPr>
          <w:rFonts w:ascii="Arial" w:hAnsi="Arial" w:cs="Arial"/>
          <w:sz w:val="20"/>
          <w:szCs w:val="20"/>
        </w:rPr>
        <w:fldChar w:fldCharType="end"/>
      </w:r>
      <w:r w:rsidRPr="000A0D3C">
        <w:rPr>
          <w:rFonts w:ascii="Arial" w:hAnsi="Arial" w:cs="Arial"/>
          <w:sz w:val="20"/>
          <w:szCs w:val="20"/>
        </w:rPr>
        <w:t>.</w:t>
      </w:r>
    </w:p>
    <w:p w14:paraId="6CB47452" w14:textId="120D2235"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5. CONCLUSION</w:t>
      </w:r>
    </w:p>
    <w:p w14:paraId="61DF4C1F" w14:textId="77777777" w:rsidR="000A0D3C" w:rsidRPr="000A0D3C" w:rsidRDefault="000A0D3C" w:rsidP="000A0D3C">
      <w:pPr>
        <w:spacing w:line="240" w:lineRule="auto"/>
        <w:jc w:val="both"/>
        <w:rPr>
          <w:rFonts w:ascii="Arial" w:hAnsi="Arial" w:cs="Arial"/>
          <w:sz w:val="20"/>
          <w:szCs w:val="20"/>
        </w:rPr>
      </w:pPr>
      <w:commentRangeStart w:id="11"/>
      <w:r w:rsidRPr="000A0D3C">
        <w:rPr>
          <w:rFonts w:ascii="Arial" w:hAnsi="Arial" w:cs="Arial"/>
          <w:sz w:val="20"/>
          <w:szCs w:val="20"/>
        </w:rPr>
        <w:t xml:space="preserve">The phenotypic and Genotypic diversity of </w:t>
      </w:r>
      <w:r w:rsidRPr="000A0D3C">
        <w:rPr>
          <w:rFonts w:ascii="Arial" w:hAnsi="Arial" w:cs="Arial"/>
          <w:i/>
          <w:iCs/>
          <w:sz w:val="20"/>
          <w:szCs w:val="20"/>
        </w:rPr>
        <w:t>Shigella</w:t>
      </w:r>
      <w:r w:rsidRPr="000A0D3C">
        <w:rPr>
          <w:rFonts w:ascii="Arial" w:hAnsi="Arial" w:cs="Arial"/>
          <w:sz w:val="20"/>
          <w:szCs w:val="20"/>
        </w:rPr>
        <w:t xml:space="preserve"> strains in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econdary hospitals were emphasized in this study. Although, the prevalence rates are not as high as reported from other regions but it maintains that children are at higher risk of infection. It therefore calls for update of empirical treatment guideline that </w:t>
      </w:r>
      <w:proofErr w:type="spellStart"/>
      <w:r w:rsidRPr="000A0D3C">
        <w:rPr>
          <w:rFonts w:ascii="Arial" w:hAnsi="Arial" w:cs="Arial"/>
          <w:sz w:val="20"/>
          <w:szCs w:val="20"/>
        </w:rPr>
        <w:t>favour</w:t>
      </w:r>
      <w:proofErr w:type="spellEnd"/>
      <w:r w:rsidRPr="000A0D3C">
        <w:rPr>
          <w:rFonts w:ascii="Arial" w:hAnsi="Arial" w:cs="Arial"/>
          <w:sz w:val="20"/>
          <w:szCs w:val="20"/>
        </w:rPr>
        <w:t xml:space="preserve"> Amikacin, Chloramphenicol and Azithromycin as the best performers in this study or prioritize immediate change of antibiotics after sensitivity studies. Th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signify high risk and </w:t>
      </w:r>
      <w:r w:rsidRPr="000A0D3C">
        <w:rPr>
          <w:rFonts w:ascii="Arial" w:hAnsi="Arial" w:cs="Arial"/>
          <w:spacing w:val="1"/>
          <w:sz w:val="20"/>
          <w:szCs w:val="20"/>
        </w:rPr>
        <w:t>the guidelines recommend molecular diagnostics and genotype tracking to help clinicians tailor therapy and limit outbreaks</w:t>
      </w:r>
      <w:r w:rsidRPr="000A0D3C">
        <w:rPr>
          <w:rFonts w:ascii="Arial" w:hAnsi="Arial" w:cs="Arial"/>
          <w:sz w:val="20"/>
          <w:szCs w:val="20"/>
        </w:rPr>
        <w:t>. Molecular detection of 16S rRNA genes, sequencing and phylogeny offers meaningful insight i</w:t>
      </w:r>
      <w:bookmarkStart w:id="12" w:name="_GoBack"/>
      <w:bookmarkEnd w:id="12"/>
      <w:r w:rsidRPr="000A0D3C">
        <w:rPr>
          <w:rFonts w:ascii="Arial" w:hAnsi="Arial" w:cs="Arial"/>
          <w:sz w:val="20"/>
          <w:szCs w:val="20"/>
        </w:rPr>
        <w:t xml:space="preserve">nto molecular relationship of the isolated strains to their counterparts from other continents. These findings underscore the urgent need for WGS-enhanced surveillance and regional antibiotic stewardship to check MDR </w:t>
      </w:r>
      <w:r w:rsidRPr="000A0D3C">
        <w:rPr>
          <w:rFonts w:ascii="Arial" w:hAnsi="Arial" w:cs="Arial"/>
          <w:i/>
          <w:iCs/>
          <w:sz w:val="20"/>
          <w:szCs w:val="20"/>
        </w:rPr>
        <w:t>Shigella</w:t>
      </w:r>
      <w:r w:rsidRPr="000A0D3C">
        <w:rPr>
          <w:rFonts w:ascii="Arial" w:hAnsi="Arial" w:cs="Arial"/>
          <w:sz w:val="20"/>
          <w:szCs w:val="20"/>
        </w:rPr>
        <w:t xml:space="preserve"> transmission within Northeastern states and other geopolitical zones.</w:t>
      </w:r>
      <w:commentRangeEnd w:id="11"/>
      <w:r w:rsidR="00C714A0">
        <w:rPr>
          <w:rStyle w:val="CommentReference"/>
        </w:rPr>
        <w:commentReference w:id="11"/>
      </w:r>
    </w:p>
    <w:p w14:paraId="4E78357A" w14:textId="3D44EACC" w:rsidR="000A0D3C" w:rsidRPr="000A0D3C" w:rsidRDefault="000A0D3C" w:rsidP="000A0D3C">
      <w:pPr>
        <w:spacing w:line="240" w:lineRule="auto"/>
        <w:jc w:val="both"/>
        <w:rPr>
          <w:rFonts w:ascii="Arial" w:hAnsi="Arial" w:cs="Arial"/>
          <w:color w:val="333333"/>
          <w:sz w:val="22"/>
          <w:szCs w:val="22"/>
          <w:shd w:val="clear" w:color="auto" w:fill="FFFFFF"/>
        </w:rPr>
      </w:pPr>
      <w:r w:rsidRPr="000A0D3C">
        <w:rPr>
          <w:rFonts w:ascii="Arial" w:hAnsi="Arial" w:cs="Arial"/>
          <w:b/>
          <w:bCs/>
          <w:color w:val="333333"/>
          <w:sz w:val="22"/>
          <w:szCs w:val="22"/>
          <w:shd w:val="clear" w:color="auto" w:fill="FFFFFF"/>
        </w:rPr>
        <w:t>ETHICAL APPROVAL</w:t>
      </w:r>
    </w:p>
    <w:p w14:paraId="74A85897" w14:textId="1C8689C0" w:rsidR="000A0D3C" w:rsidRP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 xml:space="preserve">Ethical approval for collection of clinical specimen/isolate was approved by ‘Bauchi State Heath Research Committee’ and </w:t>
      </w:r>
      <w:proofErr w:type="spellStart"/>
      <w:r w:rsidRPr="000A0D3C">
        <w:rPr>
          <w:rFonts w:ascii="Arial" w:hAnsi="Arial" w:cs="Arial"/>
          <w:color w:val="333333"/>
          <w:sz w:val="20"/>
          <w:szCs w:val="20"/>
          <w:shd w:val="clear" w:color="auto" w:fill="FFFFFF"/>
        </w:rPr>
        <w:t>Yobe</w:t>
      </w:r>
      <w:proofErr w:type="spellEnd"/>
      <w:r w:rsidRPr="000A0D3C">
        <w:rPr>
          <w:rFonts w:ascii="Arial" w:hAnsi="Arial" w:cs="Arial"/>
          <w:color w:val="333333"/>
          <w:sz w:val="20"/>
          <w:szCs w:val="20"/>
          <w:shd w:val="clear" w:color="auto" w:fill="FFFFFF"/>
        </w:rPr>
        <w:t xml:space="preserve"> State Hospital Management Board’s Ethics Review Committee.</w:t>
      </w:r>
    </w:p>
    <w:p w14:paraId="662FBE3F" w14:textId="08F14B7C" w:rsidR="000A0D3C" w:rsidRPr="000A0D3C" w:rsidRDefault="000A0D3C" w:rsidP="000A0D3C">
      <w:pPr>
        <w:spacing w:line="240" w:lineRule="auto"/>
        <w:jc w:val="both"/>
        <w:rPr>
          <w:rFonts w:ascii="Arial" w:hAnsi="Arial" w:cs="Arial"/>
          <w:b/>
          <w:bCs/>
          <w:color w:val="333333"/>
          <w:sz w:val="22"/>
          <w:szCs w:val="22"/>
          <w:shd w:val="clear" w:color="auto" w:fill="FFFFFF"/>
        </w:rPr>
      </w:pPr>
      <w:r w:rsidRPr="000A0D3C">
        <w:rPr>
          <w:rFonts w:ascii="Arial" w:hAnsi="Arial" w:cs="Arial"/>
          <w:b/>
          <w:bCs/>
          <w:color w:val="333333"/>
          <w:sz w:val="22"/>
          <w:szCs w:val="22"/>
          <w:shd w:val="clear" w:color="auto" w:fill="FFFFFF"/>
        </w:rPr>
        <w:t>COMPETING INTEREST</w:t>
      </w:r>
    </w:p>
    <w:p w14:paraId="50A26482" w14:textId="77777777" w:rsidR="000A0D3C" w:rsidRP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The authors report no conflicts of interests.  </w:t>
      </w:r>
    </w:p>
    <w:p w14:paraId="606AD4C3" w14:textId="77777777" w:rsidR="000A0D3C" w:rsidRPr="000A0D3C" w:rsidRDefault="000A0D3C" w:rsidP="000A0D3C">
      <w:pPr>
        <w:spacing w:line="240" w:lineRule="auto"/>
        <w:jc w:val="both"/>
        <w:rPr>
          <w:rFonts w:ascii="Arial" w:hAnsi="Arial" w:cs="Arial"/>
          <w:b/>
          <w:bCs/>
        </w:rPr>
      </w:pPr>
    </w:p>
    <w:p w14:paraId="7D713176"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REFERENCES</w:t>
      </w:r>
    </w:p>
    <w:p w14:paraId="39BAB64B" w14:textId="77777777" w:rsidR="00D37188" w:rsidRDefault="000A0D3C" w:rsidP="00D37188">
      <w:pPr>
        <w:pStyle w:val="Bibliography"/>
      </w:pPr>
      <w:r w:rsidRPr="000A0D3C">
        <w:rPr>
          <w:rFonts w:ascii="Arial" w:hAnsi="Arial" w:cs="Arial"/>
          <w:b/>
          <w:bCs/>
          <w:sz w:val="20"/>
          <w:szCs w:val="20"/>
        </w:rPr>
        <w:fldChar w:fldCharType="begin"/>
      </w:r>
      <w:r w:rsidR="00D37188">
        <w:rPr>
          <w:rFonts w:ascii="Arial" w:hAnsi="Arial" w:cs="Arial"/>
          <w:b/>
          <w:bCs/>
          <w:sz w:val="20"/>
          <w:szCs w:val="20"/>
        </w:rPr>
        <w:instrText xml:space="preserve"> ADDIN ZOTERO_BIBL {"uncited":[],"omitted":[],"custom":[]} CSL_BIBLIOGRAPHY </w:instrText>
      </w:r>
      <w:r w:rsidRPr="000A0D3C">
        <w:rPr>
          <w:rFonts w:ascii="Arial" w:hAnsi="Arial" w:cs="Arial"/>
          <w:b/>
          <w:bCs/>
          <w:sz w:val="20"/>
          <w:szCs w:val="20"/>
        </w:rPr>
        <w:fldChar w:fldCharType="separate"/>
      </w:r>
      <w:r w:rsidR="00D37188">
        <w:t xml:space="preserve">Abdulhassan, S. S., &amp; Naji, H. F. (2022a). </w:t>
      </w:r>
      <w:r w:rsidR="00D37188">
        <w:rPr>
          <w:i/>
          <w:iCs/>
        </w:rPr>
        <w:t>Role of Extended Spectrum B -lactamase Genes in Antibiotics Resistance of Shigella spp .</w:t>
      </w:r>
      <w:r w:rsidR="00D37188">
        <w:t xml:space="preserve"> </w:t>
      </w:r>
      <w:r w:rsidR="00D37188">
        <w:rPr>
          <w:i/>
          <w:iCs/>
        </w:rPr>
        <w:t>62</w:t>
      </w:r>
      <w:r w:rsidR="00D37188">
        <w:t>(09), 4387–4398.</w:t>
      </w:r>
    </w:p>
    <w:p w14:paraId="4AF0360F" w14:textId="77777777" w:rsidR="00D37188" w:rsidRDefault="00D37188" w:rsidP="00D37188">
      <w:pPr>
        <w:pStyle w:val="Bibliography"/>
      </w:pPr>
      <w:r>
        <w:t xml:space="preserve">Abdulhassan, S. S., &amp; Naji, H. F. (2022b). </w:t>
      </w:r>
      <w:r>
        <w:rPr>
          <w:i/>
          <w:iCs/>
        </w:rPr>
        <w:t>Role of Extended Spectrum B-lactamase Genes in Antibiotics Resistance of Shigella spp.</w:t>
      </w:r>
      <w:r>
        <w:t xml:space="preserve"> </w:t>
      </w:r>
      <w:r>
        <w:rPr>
          <w:i/>
          <w:iCs/>
        </w:rPr>
        <w:t>62</w:t>
      </w:r>
      <w:r>
        <w:t>(09).</w:t>
      </w:r>
    </w:p>
    <w:p w14:paraId="7C56BCFB" w14:textId="77777777" w:rsidR="00D37188" w:rsidRDefault="00D37188" w:rsidP="00D37188">
      <w:pPr>
        <w:pStyle w:val="Bibliography"/>
      </w:pPr>
      <w:r>
        <w:lastRenderedPageBreak/>
        <w:t xml:space="preserve">Adesoji, A. T., Ogunjobi, A. A., &amp; Olatoye, I. O. (2016). Characterization of Integrons and Sulfonamide Resistance Genes among Bacteria from Drinking Water Distribution Systems in Southwestern Nigeria. </w:t>
      </w:r>
      <w:r>
        <w:rPr>
          <w:i/>
          <w:iCs/>
        </w:rPr>
        <w:t>Chemotherapy</w:t>
      </w:r>
      <w:r>
        <w:t xml:space="preserve">, </w:t>
      </w:r>
      <w:r>
        <w:rPr>
          <w:i/>
          <w:iCs/>
        </w:rPr>
        <w:t>62</w:t>
      </w:r>
      <w:r>
        <w:t>(1), 34–42. https://doi.org/10.1159/000446150</w:t>
      </w:r>
    </w:p>
    <w:p w14:paraId="269CD9BA" w14:textId="77777777" w:rsidR="00D37188" w:rsidRDefault="00D37188" w:rsidP="00D37188">
      <w:pPr>
        <w:pStyle w:val="Bibliography"/>
      </w:pPr>
      <w:r>
        <w:t xml:space="preserve">Ajayi, O. I., Ojo, D. A., Akintokun, A. K., &amp; Akinrotoye, K. P. (2019). Prevalence and Antibiotic Resistance Profiles of Serotypes of Shigella Species isolated from Community Children in Odeda Local Government , Ogun State . </w:t>
      </w:r>
      <w:r>
        <w:rPr>
          <w:i/>
          <w:iCs/>
        </w:rPr>
        <w:t>Journal of Environmental Treatment Techniques</w:t>
      </w:r>
      <w:r>
        <w:t xml:space="preserve">, </w:t>
      </w:r>
      <w:r>
        <w:rPr>
          <w:i/>
          <w:iCs/>
        </w:rPr>
        <w:t>7</w:t>
      </w:r>
      <w:r>
        <w:t>(3), 270–281.</w:t>
      </w:r>
    </w:p>
    <w:p w14:paraId="6A5987D0" w14:textId="77777777" w:rsidR="00D37188" w:rsidRDefault="00D37188" w:rsidP="00D37188">
      <w:pPr>
        <w:pStyle w:val="Bibliography"/>
      </w:pPr>
      <w:r>
        <w:t xml:space="preserve">Ajuzie, C. U., &amp; Atuanya, E. I. (2014). IDENTIFICATION OF THE BACTERIAL COMMUNITY RESPONSIBLE FOR DECONTAMINATING ELEME PETROCHEMICAL INDUSTRIAL EFFLUENT USING 16S rDNA PCR DENATURING GRADIENT GEL ELECTROPHORESIS. </w:t>
      </w:r>
      <w:r>
        <w:rPr>
          <w:i/>
          <w:iCs/>
        </w:rPr>
        <w:t>Nigerian Journal of Technology</w:t>
      </w:r>
      <w:r>
        <w:t xml:space="preserve">, </w:t>
      </w:r>
      <w:r>
        <w:rPr>
          <w:i/>
          <w:iCs/>
        </w:rPr>
        <w:t>33</w:t>
      </w:r>
      <w:r>
        <w:t>(4), 459–469.</w:t>
      </w:r>
    </w:p>
    <w:p w14:paraId="07BC2F33" w14:textId="77777777" w:rsidR="00D37188" w:rsidRDefault="00D37188" w:rsidP="00D37188">
      <w:pPr>
        <w:pStyle w:val="Bibliography"/>
      </w:pPr>
      <w:r>
        <w:t xml:space="preserve">Alhaji, A. I., Mulade, G. L., Ajibade, G. A., Haroun, A. A., &amp; Benjamin, O. I. (2022). Multiple Antibiotic Resistance Indices of Shigella flexneri and Salmonella enterica Associated with Diarrhoea in Children (0-5 Years) From Selected Hospitals in Kaduna Metropolis, Nigeria. </w:t>
      </w:r>
      <w:r>
        <w:rPr>
          <w:i/>
          <w:iCs/>
        </w:rPr>
        <w:t>Nigerian Journal of Microbiology</w:t>
      </w:r>
      <w:r>
        <w:t xml:space="preserve">, </w:t>
      </w:r>
      <w:r>
        <w:rPr>
          <w:i/>
          <w:iCs/>
        </w:rPr>
        <w:t>36</w:t>
      </w:r>
      <w:r>
        <w:t>((2)), 6300–6309.</w:t>
      </w:r>
    </w:p>
    <w:p w14:paraId="596B7BF0" w14:textId="77777777" w:rsidR="00D37188" w:rsidRDefault="00D37188" w:rsidP="00D37188">
      <w:pPr>
        <w:pStyle w:val="Bibliography"/>
      </w:pPr>
      <w:r>
        <w:t xml:space="preserve">Allen, H., Mitchell, H. D., Simms, I., Baker, K. S., Foster, K., Hughes, G., Dallman, T. J., &amp; Jenkins, C. (2021). Evidence for re-infection and persistent carriage of Shigella species in adult males reporting domestically acquired infection in England. </w:t>
      </w:r>
      <w:r>
        <w:rPr>
          <w:i/>
          <w:iCs/>
        </w:rPr>
        <w:t>Clinical Microbiology and Infection</w:t>
      </w:r>
      <w:r>
        <w:t xml:space="preserve">, </w:t>
      </w:r>
      <w:r>
        <w:rPr>
          <w:i/>
          <w:iCs/>
        </w:rPr>
        <w:t>27</w:t>
      </w:r>
      <w:r>
        <w:t>(1), 126.e7-126.e13. https://doi.org/10.1016/j.cmi.2020.03.036</w:t>
      </w:r>
    </w:p>
    <w:p w14:paraId="0B7E79D0" w14:textId="77777777" w:rsidR="00D37188" w:rsidRDefault="00D37188" w:rsidP="00D37188">
      <w:pPr>
        <w:pStyle w:val="Bibliography"/>
      </w:pPr>
      <w:r>
        <w:t xml:space="preserve">Al-Shattrawi, H. J. G. (2025). </w:t>
      </w:r>
      <w:r>
        <w:rPr>
          <w:i/>
          <w:iCs/>
        </w:rPr>
        <w:t>Molecular Profiling of Multidrug-Resistant Zoonotic Shigella spp. In Chicken Farms: A Case Study from Diyala</w:t>
      </w:r>
      <w:r>
        <w:t xml:space="preserve">. </w:t>
      </w:r>
      <w:r>
        <w:rPr>
          <w:i/>
          <w:iCs/>
        </w:rPr>
        <w:t>2</w:t>
      </w:r>
      <w:r>
        <w:t>(1).</w:t>
      </w:r>
    </w:p>
    <w:p w14:paraId="0E13C8F4" w14:textId="77777777" w:rsidR="00D37188" w:rsidRDefault="00D37188" w:rsidP="00D37188">
      <w:pPr>
        <w:pStyle w:val="Bibliography"/>
      </w:pPr>
      <w:r>
        <w:lastRenderedPageBreak/>
        <w:t xml:space="preserve">Baker, K. S., Dallman, T. J., Field, N., Childs, T., Mitchell, H., Day, M., Weill, F.-X., Lefèvre, S., Tourdjman, M., Hughes, G., Jenkins, C., &amp; Thomson, N. (2018). Genomic epidemiology of Shigella in the United Kingdom shows transmission of pathogen sublineages and determinants of antimicrobial resistance. </w:t>
      </w:r>
      <w:r>
        <w:rPr>
          <w:i/>
          <w:iCs/>
        </w:rPr>
        <w:t>Scientific Reports</w:t>
      </w:r>
      <w:r>
        <w:t xml:space="preserve">, </w:t>
      </w:r>
      <w:r>
        <w:rPr>
          <w:i/>
          <w:iCs/>
        </w:rPr>
        <w:t>8</w:t>
      </w:r>
      <w:r>
        <w:t>(1), 7389. https://doi.org/10.1038/s41598-018-25764-3</w:t>
      </w:r>
    </w:p>
    <w:p w14:paraId="2810E872" w14:textId="77777777" w:rsidR="00D37188" w:rsidRDefault="00D37188" w:rsidP="00D37188">
      <w:pPr>
        <w:pStyle w:val="Bibliography"/>
      </w:pPr>
      <w:r>
        <w:t xml:space="preserve">CDC. (2020). Antibiotic Resistance &amp; Patient Safety Portal. </w:t>
      </w:r>
      <w:r>
        <w:rPr>
          <w:i/>
          <w:iCs/>
        </w:rPr>
        <w:t>National Center for Emerging and Zoonotic Infectious Diseases</w:t>
      </w:r>
      <w:r>
        <w:t xml:space="preserve">, </w:t>
      </w:r>
      <w:r>
        <w:rPr>
          <w:i/>
          <w:iCs/>
        </w:rPr>
        <w:t>May</w:t>
      </w:r>
      <w:r>
        <w:t>, 1–4.</w:t>
      </w:r>
    </w:p>
    <w:p w14:paraId="2BB232E9" w14:textId="77777777" w:rsidR="00D37188" w:rsidRDefault="00D37188" w:rsidP="00D37188">
      <w:pPr>
        <w:pStyle w:val="Bibliography"/>
      </w:pPr>
      <w:r>
        <w:t xml:space="preserve">Chen, L., Cai, Y., Zhou, G., Shi, X., Su, J., Chen, G., &amp; Lin, K. (2014). Rapid Sanger Sequencing of the 16S rRNA Gene for Identification of Some Common Pathogens. </w:t>
      </w:r>
      <w:r>
        <w:rPr>
          <w:i/>
          <w:iCs/>
        </w:rPr>
        <w:t>PLoS ONE</w:t>
      </w:r>
      <w:r>
        <w:t xml:space="preserve">, </w:t>
      </w:r>
      <w:r>
        <w:rPr>
          <w:i/>
          <w:iCs/>
        </w:rPr>
        <w:t>9</w:t>
      </w:r>
      <w:r>
        <w:t>(2), e88886. https://doi.org/10.1371/journal.pone.0088886</w:t>
      </w:r>
    </w:p>
    <w:p w14:paraId="6E57D1C9" w14:textId="77777777" w:rsidR="00D37188" w:rsidRDefault="00D37188" w:rsidP="00D37188">
      <w:pPr>
        <w:pStyle w:val="Bibliography"/>
      </w:pPr>
      <w:r>
        <w:t xml:space="preserve">Chukwuma, O., Esther, E., &amp; Amana, O. (2022). </w:t>
      </w:r>
      <w:r>
        <w:rPr>
          <w:i/>
          <w:iCs/>
        </w:rPr>
        <w:t>Among Children (≤5 Years) at the Benue State</w:t>
      </w:r>
      <w:r>
        <w:t>.</w:t>
      </w:r>
    </w:p>
    <w:p w14:paraId="3A17EE40" w14:textId="77777777" w:rsidR="00D37188" w:rsidRDefault="00D37188" w:rsidP="00D37188">
      <w:pPr>
        <w:pStyle w:val="Bibliography"/>
      </w:pPr>
      <w:r>
        <w:t xml:space="preserve">Chukwuma, O., Esther, E., Amana, O., Olalekan, O. J., Chukwuma, O., Esther, E., Amana, O., &amp; Olalekan, O. J. (2022). Analysis of Multi-Drug Resistance of Diarrhoeagenic Escherichia coli and Shigella dysenteriae Infections among Children (≤5 Years) at the Benue State Teaching Hospital, Makurdi, Nigeria. </w:t>
      </w:r>
      <w:r>
        <w:rPr>
          <w:i/>
          <w:iCs/>
        </w:rPr>
        <w:t>IMCC Journal of Science</w:t>
      </w:r>
      <w:r>
        <w:t xml:space="preserve">, </w:t>
      </w:r>
      <w:r>
        <w:rPr>
          <w:i/>
          <w:iCs/>
        </w:rPr>
        <w:t>2</w:t>
      </w:r>
      <w:r>
        <w:t>(1), 42–53.</w:t>
      </w:r>
    </w:p>
    <w:p w14:paraId="431BEC2F" w14:textId="77777777" w:rsidR="00D37188" w:rsidRDefault="00D37188" w:rsidP="00D37188">
      <w:pPr>
        <w:pStyle w:val="Bibliography"/>
      </w:pPr>
      <w:r>
        <w:t xml:space="preserve">Cusack, T. P., Ashley, E. A., Ling, C. L., Roberts, T., Turner, P., Wangrangsimakul, T., &amp; Dance, D. A. B. (2019). Time to switch from CLSI to EUCAST? A Southeast Asian perspective. </w:t>
      </w:r>
      <w:r>
        <w:rPr>
          <w:i/>
          <w:iCs/>
        </w:rPr>
        <w:t>Clinical Microbiology and Infection</w:t>
      </w:r>
      <w:r>
        <w:t xml:space="preserve">, </w:t>
      </w:r>
      <w:r>
        <w:rPr>
          <w:i/>
          <w:iCs/>
        </w:rPr>
        <w:t>25</w:t>
      </w:r>
      <w:r>
        <w:t>(7), 782–785. https://doi.org/10.1016/j.cmi.2019.03.016</w:t>
      </w:r>
    </w:p>
    <w:p w14:paraId="2140A63C" w14:textId="77777777" w:rsidR="00D37188" w:rsidRDefault="00D37188" w:rsidP="00D37188">
      <w:pPr>
        <w:pStyle w:val="Bibliography"/>
      </w:pPr>
      <w:r>
        <w:t xml:space="preserve">El-baz, R., Said, H. S., Abdelmegeed, E. S., &amp; Barwa, R. (2022). Characterization of virulence determinants and phylogenetic background of multiple and extensively drug resistant Escherichia coli isolated from different clinical sources in Egypt. </w:t>
      </w:r>
      <w:r>
        <w:rPr>
          <w:i/>
          <w:iCs/>
        </w:rPr>
        <w:t>Applied Microbiology and Biotechnology</w:t>
      </w:r>
      <w:r>
        <w:t xml:space="preserve">, </w:t>
      </w:r>
      <w:r>
        <w:rPr>
          <w:i/>
          <w:iCs/>
        </w:rPr>
        <w:t>106</w:t>
      </w:r>
      <w:r>
        <w:t>(3), 1279–1298. https://doi.org/10.1007/s00253-021-11740-x</w:t>
      </w:r>
    </w:p>
    <w:p w14:paraId="4836197F" w14:textId="77777777" w:rsidR="00D37188" w:rsidRDefault="00D37188" w:rsidP="00D37188">
      <w:pPr>
        <w:pStyle w:val="Bibliography"/>
      </w:pPr>
      <w:r>
        <w:lastRenderedPageBreak/>
        <w:t xml:space="preserve">Enitan, S. S., Odigie, J., Adekunbi, O. A., Emmanuel, O. O., Ogbonna, N. I., Laura, T. M. C., Ofodile, C. A., Itodo, G. E., Edafetanure-Ibeh, M., &amp; Adetola, A. O. (2021). Prevalence of shigellosis and associated risk factors among undergraduate students of a private university in Ogun State, Nigeria. </w:t>
      </w:r>
      <w:r>
        <w:rPr>
          <w:i/>
          <w:iCs/>
        </w:rPr>
        <w:t>Trends in Infection and Global Health</w:t>
      </w:r>
      <w:r>
        <w:t xml:space="preserve">, </w:t>
      </w:r>
      <w:r>
        <w:rPr>
          <w:i/>
          <w:iCs/>
        </w:rPr>
        <w:t>1</w:t>
      </w:r>
      <w:r>
        <w:t>(1), 25–36. https://doi.org/10.24815/tigh.v1i1.22422</w:t>
      </w:r>
    </w:p>
    <w:p w14:paraId="5E7D04D6" w14:textId="77777777" w:rsidR="00D37188" w:rsidRDefault="00D37188" w:rsidP="00D37188">
      <w:pPr>
        <w:pStyle w:val="Bibliography"/>
      </w:pPr>
      <w:r>
        <w:t xml:space="preserve">Eze, J. N., &amp; Onokala, P. C. (2022). Pattern of household vulnerability to desertification in Yobe state, Nigeria. </w:t>
      </w:r>
      <w:r>
        <w:rPr>
          <w:i/>
          <w:iCs/>
        </w:rPr>
        <w:t>GeoJournal</w:t>
      </w:r>
      <w:r>
        <w:t xml:space="preserve">, </w:t>
      </w:r>
      <w:r>
        <w:rPr>
          <w:i/>
          <w:iCs/>
        </w:rPr>
        <w:t>87</w:t>
      </w:r>
      <w:r>
        <w:t>(4), 2699–2717. https://doi.org/10.1007/s10708-021-10395-5</w:t>
      </w:r>
    </w:p>
    <w:p w14:paraId="7D2F6E90" w14:textId="77777777" w:rsidR="00D37188" w:rsidRDefault="00D37188" w:rsidP="00D37188">
      <w:pPr>
        <w:pStyle w:val="Bibliography"/>
      </w:pPr>
      <w:r>
        <w:t xml:space="preserve">Fong-Flores, V., Murillo-Gallo, A., Contreras-Ojeda, L., &amp; Barraza, A. (2022). Sanger Sequencing Implementation in Clinically Ill Patients for Bacterial and Fungal Pathogens Identification. </w:t>
      </w:r>
      <w:r>
        <w:rPr>
          <w:i/>
          <w:iCs/>
        </w:rPr>
        <w:t>Advances in Infectious Diseases</w:t>
      </w:r>
      <w:r>
        <w:t xml:space="preserve">, </w:t>
      </w:r>
      <w:r>
        <w:rPr>
          <w:i/>
          <w:iCs/>
        </w:rPr>
        <w:t>12</w:t>
      </w:r>
      <w:r>
        <w:t>(03), 363–382. https://doi.org/10.4236/aid.2022.123029</w:t>
      </w:r>
    </w:p>
    <w:p w14:paraId="1FB18EF0" w14:textId="77777777" w:rsidR="00D37188" w:rsidRDefault="00D37188" w:rsidP="00D37188">
      <w:pPr>
        <w:pStyle w:val="Bibliography"/>
      </w:pPr>
      <w:r>
        <w:t xml:space="preserve">Halimeh, F. B., Rafei, R., Osman, M., Kassem, I. I., Diene, S. M., Dabboussi, F., Rolain, J.-M., &amp; Hamze, M. (2021). Historical, current, and emerging tools for identification and serotyping of Shigella. </w:t>
      </w:r>
      <w:r>
        <w:rPr>
          <w:i/>
          <w:iCs/>
        </w:rPr>
        <w:t>Brazilian Journal of Microbiology</w:t>
      </w:r>
      <w:r>
        <w:t xml:space="preserve">, </w:t>
      </w:r>
      <w:r>
        <w:rPr>
          <w:i/>
          <w:iCs/>
        </w:rPr>
        <w:t>52</w:t>
      </w:r>
      <w:r>
        <w:t>(4), 2043–2055. https://doi.org/10.1007/s42770-021-00573-5</w:t>
      </w:r>
    </w:p>
    <w:p w14:paraId="79C55424" w14:textId="77777777" w:rsidR="00D37188" w:rsidRDefault="00D37188" w:rsidP="00D37188">
      <w:pPr>
        <w:pStyle w:val="Bibliography"/>
      </w:pPr>
      <w:r>
        <w:t xml:space="preserve">Hall, G. S. (2013).  Bailey &amp; Scott’s Diagnostic Microbiology, 13 th Edn . </w:t>
      </w:r>
      <w:r>
        <w:rPr>
          <w:i/>
          <w:iCs/>
        </w:rPr>
        <w:t>Laboratory Medicine</w:t>
      </w:r>
      <w:r>
        <w:t xml:space="preserve">, </w:t>
      </w:r>
      <w:r>
        <w:rPr>
          <w:i/>
          <w:iCs/>
        </w:rPr>
        <w:t>44</w:t>
      </w:r>
      <w:r>
        <w:t>(4), e138–e139. https://doi.org/10.1309/lm5jc0ph0oggbszz</w:t>
      </w:r>
    </w:p>
    <w:p w14:paraId="2239E9CF" w14:textId="77777777" w:rsidR="00D37188" w:rsidRDefault="00D37188" w:rsidP="00D37188">
      <w:pPr>
        <w:pStyle w:val="Bibliography"/>
      </w:pPr>
      <w:r>
        <w:t xml:space="preserve">Iliyasu, M. Y., Bamanga, R. A., Umar, A. F., Agbo, E. B., &amp; Uba, A. (2020a). 16S rDNA Sequencing analysis in identification of some multidrug resistant (MDR) bacterial isolates from clinical specimens. </w:t>
      </w:r>
      <w:r>
        <w:rPr>
          <w:i/>
          <w:iCs/>
        </w:rPr>
        <w:t>Nigerian Journal of Biotechnology</w:t>
      </w:r>
      <w:r>
        <w:t xml:space="preserve">, </w:t>
      </w:r>
      <w:r>
        <w:rPr>
          <w:i/>
          <w:iCs/>
        </w:rPr>
        <w:t>36</w:t>
      </w:r>
      <w:r>
        <w:t>(2), 158–166. https://doi.org/10.4314/njb.v36i2.16</w:t>
      </w:r>
    </w:p>
    <w:p w14:paraId="22CB6013" w14:textId="77777777" w:rsidR="00D37188" w:rsidRDefault="00D37188" w:rsidP="00D37188">
      <w:pPr>
        <w:pStyle w:val="Bibliography"/>
      </w:pPr>
      <w:r>
        <w:lastRenderedPageBreak/>
        <w:t xml:space="preserve">Iliyasu, M. Y., Bamanga, R. A., Umar, A. F., Agbo, E. B., &amp; Uba, A. (2020b). 16S rDNA Sequencing analysis in identification of some multidrug resistant (MDR) bacterial isolates from clinical specimens. </w:t>
      </w:r>
      <w:r>
        <w:rPr>
          <w:i/>
          <w:iCs/>
        </w:rPr>
        <w:t>Nigerian Journal of Biotechnology</w:t>
      </w:r>
      <w:r>
        <w:t xml:space="preserve">, </w:t>
      </w:r>
      <w:r>
        <w:rPr>
          <w:i/>
          <w:iCs/>
        </w:rPr>
        <w:t>36</w:t>
      </w:r>
      <w:r>
        <w:t>(2), 158–166. https://doi.org/10.4314/njb.v36i2.16</w:t>
      </w:r>
    </w:p>
    <w:p w14:paraId="6F318361" w14:textId="77777777" w:rsidR="00D37188" w:rsidRDefault="00D37188" w:rsidP="00D37188">
      <w:pPr>
        <w:pStyle w:val="Bibliography"/>
      </w:pPr>
      <w:r>
        <w:t xml:space="preserve">Isaiah, D. O., Otokunefor, K., &amp; Agbagwa, O. E. (2025). Multiple antibiotic resistance indexing and molecular identification of </w:t>
      </w:r>
      <w:r>
        <w:rPr>
          <w:i/>
          <w:iCs/>
        </w:rPr>
        <w:t>Escherichia coli</w:t>
      </w:r>
      <w:r>
        <w:t xml:space="preserve"> isolated from clinical and nonclinical sources in Port Harcourt Metropolis, Nigeria. </w:t>
      </w:r>
      <w:r>
        <w:rPr>
          <w:i/>
          <w:iCs/>
        </w:rPr>
        <w:t>Pan African Medical Journal</w:t>
      </w:r>
      <w:r>
        <w:t xml:space="preserve">, </w:t>
      </w:r>
      <w:r>
        <w:rPr>
          <w:i/>
          <w:iCs/>
        </w:rPr>
        <w:t>51</w:t>
      </w:r>
      <w:r>
        <w:t>. https://doi.org/10.11604/pamj.2025.51.11.38524</w:t>
      </w:r>
    </w:p>
    <w:p w14:paraId="598A0F35" w14:textId="77777777" w:rsidR="00D37188" w:rsidRDefault="00D37188" w:rsidP="00D37188">
      <w:pPr>
        <w:pStyle w:val="Bibliography"/>
      </w:pPr>
      <w:r>
        <w:t xml:space="preserve">Iwalokun, B. A., Gbenle, G. O., Adewole, T. A., Smith, S. I., Akinsinde, K. A., &amp; Omonigbehin, E. O. (2003). Effects of Ocimum gratissimum L. essential oil at subinhibitory concentrations on virulent and multidrug-resistant Shigella strains from Lagos, Nigeria. </w:t>
      </w:r>
      <w:r>
        <w:rPr>
          <w:i/>
          <w:iCs/>
        </w:rPr>
        <w:t>Apmis</w:t>
      </w:r>
      <w:r>
        <w:t xml:space="preserve">, </w:t>
      </w:r>
      <w:r>
        <w:rPr>
          <w:i/>
          <w:iCs/>
        </w:rPr>
        <w:t>111</w:t>
      </w:r>
      <w:r>
        <w:t>(4), 477–482. https://doi.org/10.1034/j.1600-0463.2003.1110405.x</w:t>
      </w:r>
    </w:p>
    <w:p w14:paraId="20763E8B" w14:textId="77777777" w:rsidR="00D37188" w:rsidRDefault="00D37188" w:rsidP="00D37188">
      <w:pPr>
        <w:pStyle w:val="Bibliography"/>
      </w:pPr>
      <w:r>
        <w:t xml:space="preserve">Juraschek, K., Deneke, C., Schmoger, S., Grobbel, M., Malorny, B., Käsbohrer, A., Schwarz, S., Meemken, D., &amp; Hammerl, J. A. (2021). Phenotypic and Genotypic Properties of Fluoroquinolone-Resistant, qnr-Carrying Escherichia coli Isolated from the German Food Chain in 2017. </w:t>
      </w:r>
      <w:r>
        <w:rPr>
          <w:i/>
          <w:iCs/>
        </w:rPr>
        <w:t>Microorganisms</w:t>
      </w:r>
      <w:r>
        <w:t xml:space="preserve">, </w:t>
      </w:r>
      <w:r>
        <w:rPr>
          <w:i/>
          <w:iCs/>
        </w:rPr>
        <w:t>9</w:t>
      </w:r>
      <w:r>
        <w:t>(6), 1308. https://doi.org/10.3390/microorganisms9061308</w:t>
      </w:r>
    </w:p>
    <w:p w14:paraId="734A2F9D" w14:textId="77777777" w:rsidR="00D37188" w:rsidRDefault="00D37188" w:rsidP="00D37188">
      <w:pPr>
        <w:pStyle w:val="Bibliography"/>
      </w:pPr>
      <w:r>
        <w:t xml:space="preserve">Karakoc Parlayan, H. N., Bulut, D., Haykir Solay, A., Kuzi, S., Arikan, T., &amp; Sencan, I. (2025). An Analysis of Bacterial Infection Distribution in the Elderly, and Their Clinical and Laboratory Profiles: Aging and Bacterial Infection. </w:t>
      </w:r>
      <w:r>
        <w:rPr>
          <w:i/>
          <w:iCs/>
        </w:rPr>
        <w:t>Infectious Diseases and Clinical Microbiology</w:t>
      </w:r>
      <w:r>
        <w:t xml:space="preserve">, </w:t>
      </w:r>
      <w:r>
        <w:rPr>
          <w:i/>
          <w:iCs/>
        </w:rPr>
        <w:t>7</w:t>
      </w:r>
      <w:r>
        <w:t>(1), 47–57. https://doi.org/10.36519/idcm.2025.458</w:t>
      </w:r>
    </w:p>
    <w:p w14:paraId="00118111" w14:textId="77777777" w:rsidR="00D37188" w:rsidRDefault="00D37188" w:rsidP="00D37188">
      <w:pPr>
        <w:pStyle w:val="Bibliography"/>
      </w:pPr>
      <w:r>
        <w:lastRenderedPageBreak/>
        <w:t xml:space="preserve">Karmoker, J., Saiful Islam, Md., Liton Rana, Md., Ashek Ullah, Md., Neloy, F. H., Oishy, N. M., Pramanik, P. K., Siddique, M. P., Saha, S., &amp; Tanvir Rahman, Md. (2023). Molecular Detection and Multidrug Resistance of </w:t>
      </w:r>
      <w:r>
        <w:rPr>
          <w:i/>
          <w:iCs/>
        </w:rPr>
        <w:t>Shigella</w:t>
      </w:r>
      <w:r>
        <w:t xml:space="preserve"> spp. Isolated from Wild Waterfowl and Migratory Birds in Bangladesh. </w:t>
      </w:r>
      <w:r>
        <w:rPr>
          <w:i/>
          <w:iCs/>
        </w:rPr>
        <w:t>Veterinary Medicine International</w:t>
      </w:r>
      <w:r>
        <w:t xml:space="preserve">, </w:t>
      </w:r>
      <w:r>
        <w:rPr>
          <w:i/>
          <w:iCs/>
        </w:rPr>
        <w:t>2023</w:t>
      </w:r>
      <w:r>
        <w:t>(1), 5374216. https://doi.org/10.1155/2023/5374216</w:t>
      </w:r>
    </w:p>
    <w:p w14:paraId="3A91135C" w14:textId="77777777" w:rsidR="00D37188" w:rsidRDefault="00D37188" w:rsidP="00D37188">
      <w:pPr>
        <w:pStyle w:val="Bibliography"/>
      </w:pPr>
      <w:r>
        <w:t xml:space="preserve">Kushkevych, I., &amp; Barto, M. (2014). </w:t>
      </w:r>
      <w:r>
        <w:rPr>
          <w:i/>
          <w:iCs/>
        </w:rPr>
        <w:t>Sequence analysis of the 16s rRNA gene of sulfate-reducing bacteria isolated from human intestine</w:t>
      </w:r>
      <w:r>
        <w:t>.</w:t>
      </w:r>
    </w:p>
    <w:p w14:paraId="6AA09460" w14:textId="77777777" w:rsidR="00D37188" w:rsidRDefault="00D37188" w:rsidP="00D37188">
      <w:pPr>
        <w:pStyle w:val="Bibliography"/>
      </w:pPr>
      <w:r>
        <w:t xml:space="preserve">Lawal, M. S. (2017a).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2D691A31" w14:textId="77777777" w:rsidR="00D37188" w:rsidRDefault="00D37188" w:rsidP="00D37188">
      <w:pPr>
        <w:pStyle w:val="Bibliography"/>
      </w:pPr>
      <w:r>
        <w:t xml:space="preserve">Lawal, M. S. (2017b).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341E922F" w14:textId="77777777" w:rsidR="00D37188" w:rsidRDefault="00D37188" w:rsidP="00D37188">
      <w:pPr>
        <w:pStyle w:val="Bibliography"/>
      </w:pPr>
      <w:r>
        <w:t xml:space="preserve">Locher, K., Belanger, C. R., Eckbo, E., Caza, M., Velapatino, B., &amp; Charles, M. K. (2022). Automated 16S Sequencing Using an R-Based Analysis Module for Bacterial Identification. </w:t>
      </w:r>
      <w:r>
        <w:rPr>
          <w:i/>
          <w:iCs/>
        </w:rPr>
        <w:t>Microbiology Spectrum</w:t>
      </w:r>
      <w:r>
        <w:t xml:space="preserve">, </w:t>
      </w:r>
      <w:r>
        <w:rPr>
          <w:i/>
          <w:iCs/>
        </w:rPr>
        <w:t>10</w:t>
      </w:r>
      <w:r>
        <w:t>(2), e00408-22. https://doi.org/10.1128/spectrum.00408-22</w:t>
      </w:r>
    </w:p>
    <w:p w14:paraId="13DADA63" w14:textId="77777777" w:rsidR="00D37188" w:rsidRDefault="00D37188" w:rsidP="00D37188">
      <w:pPr>
        <w:pStyle w:val="Bibliography"/>
      </w:pPr>
      <w:r>
        <w:rPr>
          <w:i/>
          <w:iCs/>
        </w:rPr>
        <w:t>M100: Performance standards for antimicrobial susceptibility testing</w:t>
      </w:r>
      <w:r>
        <w:t xml:space="preserve"> (33rd editi). (2023). Clinical and Laboratory Standards Institute.</w:t>
      </w:r>
    </w:p>
    <w:p w14:paraId="4DF8BC1D" w14:textId="77777777" w:rsidR="00D37188" w:rsidRDefault="00D37188" w:rsidP="00D37188">
      <w:pPr>
        <w:pStyle w:val="Bibliography"/>
      </w:pPr>
      <w:r>
        <w:lastRenderedPageBreak/>
        <w:t xml:space="preserve">Magiorakos, A.-P., Srinivasan, A., Carey, R. B., Carmeli, Y., Falagas, M. E., Giske, C. G., Harbarth, S., Hindler, J. F., Kahlmeter, G., Olsson-Liljequist, B., Paterson, D. L., Rice, L. B., Stelling, J., Struelens, M. J., Vatopoulos, A., Weber, J. T., &amp; Monnet, D. L. (2012). Multidrug-resistant, extensively drug-resistant and pandrug-resistant bacteria: An international expert proposal for interim standard definitions for acquired resistance. </w:t>
      </w:r>
      <w:r>
        <w:rPr>
          <w:i/>
          <w:iCs/>
        </w:rPr>
        <w:t>Clinical Microbiology and Infection: The Official Publication of the European Society of Clinical Microbiology and Infectious Diseases</w:t>
      </w:r>
      <w:r>
        <w:t xml:space="preserve">, </w:t>
      </w:r>
      <w:r>
        <w:rPr>
          <w:i/>
          <w:iCs/>
        </w:rPr>
        <w:t>18</w:t>
      </w:r>
      <w:r>
        <w:t>(3), 268–281. https://doi.org/10.1111/j.1469-0691.2011.03570.x</w:t>
      </w:r>
    </w:p>
    <w:p w14:paraId="5A558E8F" w14:textId="77777777" w:rsidR="00D37188" w:rsidRDefault="00D37188" w:rsidP="00D37188">
      <w:pPr>
        <w:pStyle w:val="Bibliography"/>
      </w:pPr>
      <w:r>
        <w:t xml:space="preserve">Mason, L. C. E., Greig, D. R., Cowley, L. A., Partridge, S. R., Martinez, E., Blackwell, G. A., Chong, C. E., De Silva, P. M., Bengtsson, R. J., Draper, J. L., Ginn, A. N., Sandaradura, I., Sim, E. M., Iredell, J. R., Sintchenko, V., Ingle, D. J., Howden, B. P., Lefèvre, S., Njamkepo, E., … Baker, K. S. (2023). The evolution and international spread of extensively drug resistant Shigella sonnei. </w:t>
      </w:r>
      <w:r>
        <w:rPr>
          <w:i/>
          <w:iCs/>
        </w:rPr>
        <w:t>Nature Communications</w:t>
      </w:r>
      <w:r>
        <w:t xml:space="preserve">, </w:t>
      </w:r>
      <w:r>
        <w:rPr>
          <w:i/>
          <w:iCs/>
        </w:rPr>
        <w:t>14</w:t>
      </w:r>
      <w:r>
        <w:t>(1), 1983. https://doi.org/10.1038/s41467-023-37672-w</w:t>
      </w:r>
    </w:p>
    <w:p w14:paraId="1F4ADE9D" w14:textId="77777777" w:rsidR="00D37188" w:rsidRDefault="00D37188" w:rsidP="00D37188">
      <w:pPr>
        <w:pStyle w:val="Bibliography"/>
      </w:pPr>
      <w:r>
        <w:t xml:space="preserve">Matanza, X. M., &amp; Clements, A. (2023). Pathogenicity and virulence of Shigella sonnei: A highly drug-resistant pathogen of increasing prevalence. </w:t>
      </w:r>
      <w:r>
        <w:rPr>
          <w:i/>
          <w:iCs/>
        </w:rPr>
        <w:t>Virulence</w:t>
      </w:r>
      <w:r>
        <w:t xml:space="preserve">, </w:t>
      </w:r>
      <w:r>
        <w:rPr>
          <w:i/>
          <w:iCs/>
        </w:rPr>
        <w:t>14</w:t>
      </w:r>
      <w:r>
        <w:t>(1), 2280838. https://doi.org/10.1080/21505594.2023.2280838</w:t>
      </w:r>
    </w:p>
    <w:p w14:paraId="164AFEA3" w14:textId="77777777" w:rsidR="00D37188" w:rsidRDefault="00D37188" w:rsidP="00D37188">
      <w:pPr>
        <w:pStyle w:val="Bibliography"/>
      </w:pPr>
      <w:r>
        <w:t xml:space="preserve">Medeiros, P. H. Q. S., Lima, A. Â. M., Guedes, M. M., Havt, A., Bona, M. D., Rey, L. C., Soares, A. M., Guerrant, R. L., Weigl, B. H., &amp; Lima, I. F. N. (2018). Molecular characterization of virulence and antimicrobial resistance profile of Shigella species isolated from children with moderate to severe diarrhea in northeastern Brazil. </w:t>
      </w:r>
      <w:r>
        <w:rPr>
          <w:i/>
          <w:iCs/>
        </w:rPr>
        <w:t>Diagnostic Microbiology and Infectious Disease</w:t>
      </w:r>
      <w:r>
        <w:t xml:space="preserve">, </w:t>
      </w:r>
      <w:r>
        <w:rPr>
          <w:i/>
          <w:iCs/>
        </w:rPr>
        <w:t>90</w:t>
      </w:r>
      <w:r>
        <w:t>(3), 198–205. https://doi.org/10.1016/j.diagmicrobio.2017.11.002</w:t>
      </w:r>
    </w:p>
    <w:p w14:paraId="56175F46" w14:textId="77777777" w:rsidR="00D37188" w:rsidRDefault="00D37188" w:rsidP="00D37188">
      <w:pPr>
        <w:pStyle w:val="Bibliography"/>
      </w:pPr>
      <w:r>
        <w:lastRenderedPageBreak/>
        <w:t xml:space="preserve">Mitchell, H. D., Thomson, N. R., Jenkins, C., Dallman, T. J., Painset, A., Kirwan, P., Delpech, V., Mikhail, A. F. W., Field, N., &amp; Hughes, G. (2021). Linkage of Whole Genome Sequencing, Epidemiological, and Clinical Data to Understand the Genetic Diversity and Clinical Outcomes of Shigella flexneri among Men Who Have Sex with Men in England. </w:t>
      </w:r>
      <w:r>
        <w:rPr>
          <w:i/>
          <w:iCs/>
        </w:rPr>
        <w:t>Microbiology Spectrum</w:t>
      </w:r>
      <w:r>
        <w:t xml:space="preserve">, </w:t>
      </w:r>
      <w:r>
        <w:rPr>
          <w:i/>
          <w:iCs/>
        </w:rPr>
        <w:t>9</w:t>
      </w:r>
      <w:r>
        <w:t>(3), 1–14. https://doi.org/10.1128/spectrum.01213-21</w:t>
      </w:r>
    </w:p>
    <w:p w14:paraId="59AED2C6" w14:textId="77777777" w:rsidR="00D37188" w:rsidRDefault="00D37188" w:rsidP="00D37188">
      <w:pPr>
        <w:pStyle w:val="Bibliography"/>
      </w:pPr>
      <w:r>
        <w:t xml:space="preserve">Nandi, D., Kaur, K., &amp; Janardhanan, R. (2023). Shigella storm and men who have sex with men: A perspective on the Indian context. </w:t>
      </w:r>
      <w:r>
        <w:rPr>
          <w:i/>
          <w:iCs/>
        </w:rPr>
        <w:t>Indian Journal of Public Health</w:t>
      </w:r>
      <w:r>
        <w:t xml:space="preserve">, </w:t>
      </w:r>
      <w:r>
        <w:rPr>
          <w:i/>
          <w:iCs/>
        </w:rPr>
        <w:t>67</w:t>
      </w:r>
      <w:r>
        <w:t>(3), 480–481. https://doi.org/10.4103/ijph.ijph_1947_21</w:t>
      </w:r>
    </w:p>
    <w:p w14:paraId="22D8E7AC" w14:textId="77777777" w:rsidR="00D37188" w:rsidRDefault="00D37188" w:rsidP="00D37188">
      <w:pPr>
        <w:pStyle w:val="Bibliography"/>
      </w:pPr>
      <w:r>
        <w:t xml:space="preserve">NAP. (2024). </w:t>
      </w:r>
      <w:r>
        <w:rPr>
          <w:i/>
          <w:iCs/>
        </w:rPr>
        <w:t>National Action Plan (NAP) on Antimicrobial Resistance: SITUATIONAL  ANALYSIS  and Key Recommendations for  the Development of NAP 2.0</w:t>
      </w:r>
      <w:r>
        <w:t>. Federal Ministries of Agriculture and Food Security, Environment and Health and  Social Welfare.</w:t>
      </w:r>
    </w:p>
    <w:p w14:paraId="763C80FB" w14:textId="77777777" w:rsidR="00D37188" w:rsidRDefault="00D37188" w:rsidP="00D37188">
      <w:pPr>
        <w:pStyle w:val="Bibliography"/>
      </w:pPr>
      <w:r>
        <w:t xml:space="preserve">Ngolo, J. L. (2023). </w:t>
      </w:r>
      <w:r>
        <w:rPr>
          <w:i/>
          <w:iCs/>
        </w:rPr>
        <w:t>Epidemiology and Characteristics of Resistant Typhoidal Salmonella Strains Prevalent in</w:t>
      </w:r>
      <w:r>
        <w:t xml:space="preserve">. </w:t>
      </w:r>
      <w:r>
        <w:rPr>
          <w:i/>
          <w:iCs/>
        </w:rPr>
        <w:t>34</w:t>
      </w:r>
      <w:r>
        <w:t>(1). https://doi.org/10.12962/j20882033.v34i1.14677</w:t>
      </w:r>
    </w:p>
    <w:p w14:paraId="0A2D12AD" w14:textId="77777777" w:rsidR="00D37188" w:rsidRDefault="00D37188" w:rsidP="00D37188">
      <w:pPr>
        <w:pStyle w:val="Bibliography"/>
      </w:pPr>
      <w:r>
        <w:t xml:space="preserve">Ngoshe, I., Denue, B., Bello, H., Akawu, C., &amp; Gashau, W. (2017). Prevalence and antimicrobial susceptibility of Shigella species isolates from diarrheal stool of patients in a tertiary health facility in northeastern Nigeria. </w:t>
      </w:r>
      <w:r>
        <w:rPr>
          <w:i/>
          <w:iCs/>
        </w:rPr>
        <w:t>Sub-Saharan African Journal of Medicine</w:t>
      </w:r>
      <w:r>
        <w:t xml:space="preserve">, </w:t>
      </w:r>
      <w:r>
        <w:rPr>
          <w:i/>
          <w:iCs/>
        </w:rPr>
        <w:t>4</w:t>
      </w:r>
      <w:r>
        <w:t>(4), 96. https://doi.org/10.4103/ssajm.ssajm_7_17</w:t>
      </w:r>
    </w:p>
    <w:p w14:paraId="7E322320" w14:textId="77777777" w:rsidR="00D37188" w:rsidRDefault="00D37188" w:rsidP="00D37188">
      <w:pPr>
        <w:pStyle w:val="Bibliography"/>
      </w:pPr>
      <w:r>
        <w:t xml:space="preserve">Nyarkoh, R., Odoom, A., &amp; Donkor, E. S. (2024). Prevalence of Shigella species and antimicrobial resistance patterns in Africa: Systematic review and meta-analysis. </w:t>
      </w:r>
      <w:r>
        <w:rPr>
          <w:i/>
          <w:iCs/>
        </w:rPr>
        <w:t>BMC Infectious Diseases</w:t>
      </w:r>
      <w:r>
        <w:t xml:space="preserve">, </w:t>
      </w:r>
      <w:r>
        <w:rPr>
          <w:i/>
          <w:iCs/>
        </w:rPr>
        <w:t>24</w:t>
      </w:r>
      <w:r>
        <w:t>(1), 1217. https://doi.org/10.1186/s12879-024-09945-2</w:t>
      </w:r>
    </w:p>
    <w:p w14:paraId="647A903D" w14:textId="77777777" w:rsidR="00D37188" w:rsidRDefault="00D37188" w:rsidP="00D37188">
      <w:pPr>
        <w:pStyle w:val="Bibliography"/>
      </w:pPr>
      <w:r>
        <w:t xml:space="preserve">Okumu, N. O., Muloi, D. M., Moodley, A., Watson, J., Kiarie, A., Ochieng, L., Wasonga, J. O., Mutisya, C., Alumasa, L., Ngeranwa, J. J. N., Cumming, O., &amp; Cook, E. A. J. (2025). </w:t>
      </w:r>
      <w:r>
        <w:lastRenderedPageBreak/>
        <w:t xml:space="preserve">Antimicrobial resistance in community-acquired enteric pathogens among children aged ≤ 10-years in low-and middle-income countries: A systematic review and meta-analysis. </w:t>
      </w:r>
      <w:r>
        <w:rPr>
          <w:i/>
          <w:iCs/>
        </w:rPr>
        <w:t>Frontiers in Microbiology</w:t>
      </w:r>
      <w:r>
        <w:t xml:space="preserve">, </w:t>
      </w:r>
      <w:r>
        <w:rPr>
          <w:i/>
          <w:iCs/>
        </w:rPr>
        <w:t>16</w:t>
      </w:r>
      <w:r>
        <w:t>, 1539160. https://doi.org/10.3389/fmicb.2025.1539160</w:t>
      </w:r>
    </w:p>
    <w:p w14:paraId="4CFC59B0" w14:textId="77777777" w:rsidR="00D37188" w:rsidRDefault="00D37188" w:rsidP="00D37188">
      <w:pPr>
        <w:pStyle w:val="Bibliography"/>
      </w:pPr>
      <w:r>
        <w:t xml:space="preserve">Olaniyi, F. T., Akaniro, I. R., Oguh, C. E., Fashina, C. D., Ahmed, I., &amp; Ezeh, C. C. (2019). Characterization and Antimicrobial Resistance Profile of Pathogenic Bacteria Isolated from Freshly Sold Amaranthus viridis in Ile-Ife, Southwest Nigeria. </w:t>
      </w:r>
      <w:r>
        <w:rPr>
          <w:i/>
          <w:iCs/>
        </w:rPr>
        <w:t>Journal of Advances in Microbiology</w:t>
      </w:r>
      <w:r>
        <w:t xml:space="preserve">, </w:t>
      </w:r>
      <w:r>
        <w:rPr>
          <w:i/>
          <w:iCs/>
        </w:rPr>
        <w:t>18</w:t>
      </w:r>
      <w:r>
        <w:t>((1)), 1–8.</w:t>
      </w:r>
    </w:p>
    <w:p w14:paraId="08099380" w14:textId="77777777" w:rsidR="00D37188" w:rsidRDefault="00D37188" w:rsidP="00D37188">
      <w:pPr>
        <w:pStyle w:val="Bibliography"/>
      </w:pPr>
      <w:r>
        <w:t xml:space="preserve">Peker, N., Garcia-Croes, S., Dijkhuizen, B., Wiersma, H. H., Van Zanten, E., Wisselink, G., Friedrich, A. W., Kooistra-Smid, M., Sinha, B., Rossen, J. W. A., &amp; Couto, N. (2019). A Comparison of Three Different Bioinformatics Analyses of the 16S–23S rRNA Encoding Region for Bacterial Identification. </w:t>
      </w:r>
      <w:r>
        <w:rPr>
          <w:i/>
          <w:iCs/>
        </w:rPr>
        <w:t>Frontiers in Microbiology</w:t>
      </w:r>
      <w:r>
        <w:t xml:space="preserve">, </w:t>
      </w:r>
      <w:r>
        <w:rPr>
          <w:i/>
          <w:iCs/>
        </w:rPr>
        <w:t>10</w:t>
      </w:r>
      <w:r>
        <w:t>, 620. https://doi.org/10.3389/fmicb.2019.00620</w:t>
      </w:r>
    </w:p>
    <w:p w14:paraId="726C51D1" w14:textId="77777777" w:rsidR="00D37188" w:rsidRDefault="00D37188" w:rsidP="00D37188">
      <w:pPr>
        <w:pStyle w:val="Bibliography"/>
      </w:pPr>
      <w:r>
        <w:t xml:space="preserve">Pourhoseingholi, M. A., Vahedi, M., &amp; Rahimzadeh, M. (2013). Sample size calculation in medical studies. </w:t>
      </w:r>
      <w:r>
        <w:rPr>
          <w:i/>
          <w:iCs/>
        </w:rPr>
        <w:t>Gastroenterology and Hepatology from Bed to Bench</w:t>
      </w:r>
      <w:r>
        <w:t xml:space="preserve">, </w:t>
      </w:r>
      <w:r>
        <w:rPr>
          <w:i/>
          <w:iCs/>
        </w:rPr>
        <w:t>6</w:t>
      </w:r>
      <w:r>
        <w:t>(1), 14–17.</w:t>
      </w:r>
    </w:p>
    <w:p w14:paraId="408BA13B" w14:textId="77777777" w:rsidR="00D37188" w:rsidRDefault="00D37188" w:rsidP="00D37188">
      <w:pPr>
        <w:pStyle w:val="Bibliography"/>
      </w:pPr>
      <w:r>
        <w:t xml:space="preserve">Projection, Y. population. (2022). </w:t>
      </w:r>
      <w:r>
        <w:rPr>
          <w:i/>
          <w:iCs/>
        </w:rPr>
        <w:t>3218dc9ad03434996c30374e7733eb94f9f08867 @ citypopulation.de</w:t>
      </w:r>
      <w:r>
        <w:t xml:space="preserve"> (p. 2). Yobe.</w:t>
      </w:r>
    </w:p>
    <w:p w14:paraId="47B53A43" w14:textId="77777777" w:rsidR="00D37188" w:rsidRDefault="00D37188" w:rsidP="00D37188">
      <w:pPr>
        <w:pStyle w:val="Bibliography"/>
      </w:pPr>
      <w:r>
        <w:t xml:space="preserve">Richard, R., Ezejiofor, T. I. N., Nsofor, C. A., &amp; Nkene, I. H. (2023). Antibacterial Resistance and Phenotypic Detection of Extended Spectrum Beta-Lactamase (ESBL) Producing Enterobacteriaceae Isolated from Environmental Sources in Nasarawa State, Nigeria. </w:t>
      </w:r>
      <w:r>
        <w:rPr>
          <w:i/>
          <w:iCs/>
        </w:rPr>
        <w:t>European Journal of Biology and Biotechnology</w:t>
      </w:r>
      <w:r>
        <w:t xml:space="preserve">, </w:t>
      </w:r>
      <w:r>
        <w:rPr>
          <w:i/>
          <w:iCs/>
        </w:rPr>
        <w:t>4</w:t>
      </w:r>
      <w:r>
        <w:t>(5), 6–12. https://doi.org/10.24018/ejbio.2023.4.5.479</w:t>
      </w:r>
    </w:p>
    <w:p w14:paraId="0E88F06A" w14:textId="77777777" w:rsidR="00D37188" w:rsidRDefault="00D37188" w:rsidP="00D37188">
      <w:pPr>
        <w:pStyle w:val="Bibliography"/>
      </w:pPr>
      <w:r>
        <w:lastRenderedPageBreak/>
        <w:t xml:space="preserve">Rijah, Z., &amp; Al-Galebi, A. (2025). Molecular Characterisation of Virulence and Antibiotic Resistance Genes in Diarrhoeal Shigella Isolates from Diwaniyah, Iraq. </w:t>
      </w:r>
      <w:r>
        <w:rPr>
          <w:i/>
          <w:iCs/>
        </w:rPr>
        <w:t>Babcock University Medical Journal</w:t>
      </w:r>
      <w:r>
        <w:t xml:space="preserve">, </w:t>
      </w:r>
      <w:r>
        <w:rPr>
          <w:i/>
          <w:iCs/>
        </w:rPr>
        <w:t>8</w:t>
      </w:r>
      <w:r>
        <w:t>(1), 257–270. https://doi.org/10.38029/babcockuniv.med.j..v8i1.822</w:t>
      </w:r>
    </w:p>
    <w:p w14:paraId="367BBE57" w14:textId="77777777" w:rsidR="00D37188" w:rsidRDefault="00D37188" w:rsidP="00D37188">
      <w:pPr>
        <w:pStyle w:val="Bibliography"/>
      </w:pPr>
      <w:r>
        <w:t xml:space="preserve">Sack, D. A., Lyke, C., Mclaughlin, C., &amp; Suwanvanichkij, V. (2001). World Health Organization: Antimicrobial resistance in shigellosis, cholera and campylobacteriosis. </w:t>
      </w:r>
      <w:r>
        <w:rPr>
          <w:i/>
          <w:iCs/>
        </w:rPr>
        <w:t>World Health</w:t>
      </w:r>
      <w:r>
        <w:t xml:space="preserve">, </w:t>
      </w:r>
      <w:r>
        <w:rPr>
          <w:i/>
          <w:iCs/>
        </w:rPr>
        <w:t>17</w:t>
      </w:r>
      <w:r>
        <w:t>, 1–56.</w:t>
      </w:r>
    </w:p>
    <w:p w14:paraId="4441F369" w14:textId="77777777" w:rsidR="00D37188" w:rsidRDefault="00D37188" w:rsidP="00D37188">
      <w:pPr>
        <w:pStyle w:val="Bibliography"/>
      </w:pPr>
      <w:r>
        <w:t xml:space="preserve">Saheed, Y., Umar, A. F., &amp; Iliyasu, M. (2020). Potential of Silver Nano Particles Synthesized from Ficus sycomorus Linn Against Multidrug Resistant Shigella species Isolated from Clinical Specimens. </w:t>
      </w:r>
      <w:r>
        <w:rPr>
          <w:i/>
          <w:iCs/>
        </w:rPr>
        <w:t>American Journal of Life Sciences</w:t>
      </w:r>
      <w:r>
        <w:t xml:space="preserve">, </w:t>
      </w:r>
      <w:r>
        <w:rPr>
          <w:i/>
          <w:iCs/>
        </w:rPr>
        <w:t>8</w:t>
      </w:r>
      <w:r>
        <w:t>(4), 82. https://doi.org/10.11648/j.ajls.20200804.16</w:t>
      </w:r>
    </w:p>
    <w:p w14:paraId="3123DAE3" w14:textId="77777777" w:rsidR="00D37188" w:rsidRDefault="00D37188" w:rsidP="00D37188">
      <w:pPr>
        <w:pStyle w:val="Bibliography"/>
      </w:pPr>
      <w:r>
        <w:t xml:space="preserve">Sahl, J. W., Morris, C. R., Emberger, J., Fraser, C. M., Ochieng, J. B., Juma, J., Fields, B., Breiman, R. F., Gilmour, M., Nataro, J. P., &amp; Rasko, D. A. (2015). Defining the phylogenomics of Shigella species: A pathway to diagnostics. </w:t>
      </w:r>
      <w:r>
        <w:rPr>
          <w:i/>
          <w:iCs/>
        </w:rPr>
        <w:t>Journal of Clinical Microbiology</w:t>
      </w:r>
      <w:r>
        <w:t xml:space="preserve">, </w:t>
      </w:r>
      <w:r>
        <w:rPr>
          <w:i/>
          <w:iCs/>
        </w:rPr>
        <w:t>53</w:t>
      </w:r>
      <w:r>
        <w:t>(3), 951–960. https://doi.org/10.1128/JCM.03527-14</w:t>
      </w:r>
    </w:p>
    <w:p w14:paraId="479104D7" w14:textId="77777777" w:rsidR="00D37188" w:rsidRDefault="00D37188" w:rsidP="00D37188">
      <w:pPr>
        <w:pStyle w:val="Bibliography"/>
      </w:pPr>
      <w:r>
        <w:t xml:space="preserve">Salehi, M., Laitinen, V., Bhanushali, S., Bengtsson-Palme, J., Collignon, P., Beggs, J. J., Pärnänen, K., &amp; Lahti, L. (2025). Gender differences in global antimicrobial resistance. </w:t>
      </w:r>
      <w:r>
        <w:rPr>
          <w:i/>
          <w:iCs/>
        </w:rPr>
        <w:t>Npj Biofilms and Microbiomes</w:t>
      </w:r>
      <w:r>
        <w:t xml:space="preserve">, </w:t>
      </w:r>
      <w:r>
        <w:rPr>
          <w:i/>
          <w:iCs/>
        </w:rPr>
        <w:t>11</w:t>
      </w:r>
      <w:r>
        <w:t>(1), 79. https://doi.org/10.1038/s41522-025-00715-9</w:t>
      </w:r>
    </w:p>
    <w:p w14:paraId="217385CC" w14:textId="77777777" w:rsidR="00D37188" w:rsidRDefault="00D37188" w:rsidP="00D37188">
      <w:pPr>
        <w:pStyle w:val="Bibliography"/>
      </w:pPr>
      <w:r>
        <w:t xml:space="preserve">Salleh, M. Z., Nik Zuraina, N. M. N., Hajissa, K., Ilias, M. I., Banga Singh, K. K., &amp; Deris, Z. Z. (2022). Prevalence of Multidrug-Resistant and Extended-Spectrum Beta-Lactamase-Producing Shigella Species in Asia: A Systematic Review and Meta-Analysis. </w:t>
      </w:r>
      <w:r>
        <w:rPr>
          <w:i/>
          <w:iCs/>
        </w:rPr>
        <w:t>Antibiotics</w:t>
      </w:r>
      <w:r>
        <w:t xml:space="preserve">, </w:t>
      </w:r>
      <w:r>
        <w:rPr>
          <w:i/>
          <w:iCs/>
        </w:rPr>
        <w:t>11</w:t>
      </w:r>
      <w:r>
        <w:t>(11), 1653–1653. https://doi.org/10.3390/antibiotics11111653</w:t>
      </w:r>
    </w:p>
    <w:p w14:paraId="67E0A6D8" w14:textId="77777777" w:rsidR="00D37188" w:rsidRDefault="00D37188" w:rsidP="00D37188">
      <w:pPr>
        <w:pStyle w:val="Bibliography"/>
      </w:pPr>
      <w:r>
        <w:lastRenderedPageBreak/>
        <w:t xml:space="preserve">Sangeetha, A. V., Parija, S. C., Mandal, J., &amp; Krishnamurthy, S. (2014). Clinical and Microbiological Profiles of Shigellosis in Children. </w:t>
      </w:r>
      <w:r>
        <w:rPr>
          <w:i/>
          <w:iCs/>
        </w:rPr>
        <w:t>JOURNAL OF HEALTH, POPULATION AND NUTRITION</w:t>
      </w:r>
      <w:r>
        <w:t>.</w:t>
      </w:r>
    </w:p>
    <w:p w14:paraId="306D8E1A" w14:textId="77777777" w:rsidR="00D37188" w:rsidRDefault="00D37188" w:rsidP="00D37188">
      <w:pPr>
        <w:pStyle w:val="Bibliography"/>
      </w:pPr>
      <w:r>
        <w:t xml:space="preserve">Satija, K., &amp; Anjankar, V. P. (2024). Molecular Characterization of Multidrug-Resistant Shigella flexneri. </w:t>
      </w:r>
      <w:r>
        <w:rPr>
          <w:i/>
          <w:iCs/>
        </w:rPr>
        <w:t>Cureus</w:t>
      </w:r>
      <w:r>
        <w:t>. https://doi.org/10.7759/cureus.53276</w:t>
      </w:r>
    </w:p>
    <w:p w14:paraId="75F148EB" w14:textId="77777777" w:rsidR="00D37188" w:rsidRDefault="00D37188" w:rsidP="00D37188">
      <w:pPr>
        <w:pStyle w:val="Bibliography"/>
      </w:pPr>
      <w:r>
        <w:t xml:space="preserve">Shoja, S., Ghasemi, S., Dastranj, M., Shamseddin, J., Ebrahimi, N., Alizade, H., &amp; Farahani, A. (2023). Characterization of genotypes and antimicrobial resistance profiles of clinical isolates of Shigella from patients in the southern region of Iran. </w:t>
      </w:r>
      <w:r>
        <w:rPr>
          <w:i/>
          <w:iCs/>
        </w:rPr>
        <w:t>European Journal of Medical Research</w:t>
      </w:r>
      <w:r>
        <w:t xml:space="preserve">, </w:t>
      </w:r>
      <w:r>
        <w:rPr>
          <w:i/>
          <w:iCs/>
        </w:rPr>
        <w:t>28</w:t>
      </w:r>
      <w:r>
        <w:t>(1), 611. https://doi.org/10.1186/s40001-023-01570-0</w:t>
      </w:r>
    </w:p>
    <w:p w14:paraId="44875888" w14:textId="77777777" w:rsidR="00D37188" w:rsidRDefault="00D37188" w:rsidP="00D37188">
      <w:pPr>
        <w:pStyle w:val="Bibliography"/>
      </w:pPr>
      <w:r>
        <w:t xml:space="preserve">Somda, N. S., Nyarkoh, R., Tankoano, A., Bonkoungou, O. J. I., Tetteh-Quarcoo, P. B., &amp; Donkor, E. S. (2025). Molecular epidemiology of extended-spectrum beta-lactamases and carbapenemases-producing Shigella in Africa: A systematic review and meta-analysis. </w:t>
      </w:r>
      <w:r>
        <w:rPr>
          <w:i/>
          <w:iCs/>
        </w:rPr>
        <w:t>BMC Infectious Diseases</w:t>
      </w:r>
      <w:r>
        <w:t xml:space="preserve">, </w:t>
      </w:r>
      <w:r>
        <w:rPr>
          <w:i/>
          <w:iCs/>
        </w:rPr>
        <w:t>25</w:t>
      </w:r>
      <w:r>
        <w:t>(1), 81. https://doi.org/10.1186/s12879-024-10266-7</w:t>
      </w:r>
    </w:p>
    <w:p w14:paraId="175C284F" w14:textId="77777777" w:rsidR="00D37188" w:rsidRDefault="00D37188" w:rsidP="00D37188">
      <w:pPr>
        <w:pStyle w:val="Bibliography"/>
      </w:pPr>
      <w:r>
        <w:t xml:space="preserve">Titus, I., Iliyasu, M., Sahal, M., Umar, R., A, V. A., Wali, M., Ismail, S., Umar, A., &amp; Agbo, E. (2023). Molecular Profiling of Class 1 Integron Among Multidrug-Resistant Salmonella Typhi Serovars Isolated from Hospitals in Bauchi. </w:t>
      </w:r>
      <w:r>
        <w:rPr>
          <w:i/>
          <w:iCs/>
        </w:rPr>
        <w:t>Acta Scientific Microbiology</w:t>
      </w:r>
      <w:r>
        <w:t>, 36–42. https://doi.org/10.31080/ASMI.2023.06.1256</w:t>
      </w:r>
    </w:p>
    <w:p w14:paraId="45831C71" w14:textId="77777777" w:rsidR="00D37188" w:rsidRDefault="00D37188" w:rsidP="00D37188">
      <w:pPr>
        <w:pStyle w:val="Bibliography"/>
      </w:pPr>
      <w:r>
        <w:t xml:space="preserve">Tula, M., Enabulele, O., Ophori, A., Aziegbemhin, A., Iyoha, O., &amp; Filgona, J. (2022). Phenotypic and molecular detection of multi-drug resistant Enterobacteriaceae species from water sources in Adamawa-North senatorial zone Nigeria. </w:t>
      </w:r>
      <w:r>
        <w:rPr>
          <w:i/>
          <w:iCs/>
        </w:rPr>
        <w:t>DYSONA - Life Science</w:t>
      </w:r>
      <w:r>
        <w:t xml:space="preserve">, </w:t>
      </w:r>
      <w:r>
        <w:rPr>
          <w:i/>
          <w:iCs/>
        </w:rPr>
        <w:t>Online First</w:t>
      </w:r>
      <w:r>
        <w:t>. https://doi.org/10.30493/dls.2022.351097</w:t>
      </w:r>
    </w:p>
    <w:p w14:paraId="51E6E84D" w14:textId="77777777" w:rsidR="00D37188" w:rsidRDefault="00D37188" w:rsidP="00D37188">
      <w:pPr>
        <w:pStyle w:val="Bibliography"/>
      </w:pPr>
      <w:r>
        <w:t xml:space="preserve">Ud-Din, A. I. M. S., Wahid, S. U. H., Latif, H. A., Shahnaij, M., Akter, M., Azmi, I. J., Hasan, T. N., Ahmed, D., Hossain, M. A., Faruque, A. S. G., Faruque, S. M., &amp; Talukder, K. A. (2013). </w:t>
      </w:r>
      <w:r>
        <w:lastRenderedPageBreak/>
        <w:t xml:space="preserve">Changing Trends in the Prevalence of Shigella Species: Emergence of Multi-Drug Resistant Shigella sonnei Biotype g in Bangladesh. </w:t>
      </w:r>
      <w:r>
        <w:rPr>
          <w:i/>
          <w:iCs/>
        </w:rPr>
        <w:t>PLoS ONE</w:t>
      </w:r>
      <w:r>
        <w:t xml:space="preserve">, </w:t>
      </w:r>
      <w:r>
        <w:rPr>
          <w:i/>
          <w:iCs/>
        </w:rPr>
        <w:t>8</w:t>
      </w:r>
      <w:r>
        <w:t>(12), e82601. https://doi.org/10.1371/journal.pone.0082601</w:t>
      </w:r>
    </w:p>
    <w:p w14:paraId="226AB63B" w14:textId="77777777" w:rsidR="00D37188" w:rsidRDefault="00D37188" w:rsidP="00D37188">
      <w:pPr>
        <w:pStyle w:val="Bibliography"/>
      </w:pPr>
      <w:r>
        <w:t xml:space="preserve">Umar, L., Mansir L., &amp; Sani Mg. (2021). Phytochemical Analysis and Antifungal Activity of Ficus Sycomorus L. (Moraceae) Extracts on some Dermatophytic Fungi. </w:t>
      </w:r>
      <w:r>
        <w:rPr>
          <w:i/>
          <w:iCs/>
        </w:rPr>
        <w:t>UMYU Journal of Microbiology Research (UJMR)</w:t>
      </w:r>
      <w:r>
        <w:t xml:space="preserve">, </w:t>
      </w:r>
      <w:r>
        <w:rPr>
          <w:i/>
          <w:iCs/>
        </w:rPr>
        <w:t>6</w:t>
      </w:r>
      <w:r>
        <w:t>(1), 11–17. https://doi.org/10.47430/ujmr.2161.002</w:t>
      </w:r>
    </w:p>
    <w:p w14:paraId="72DDAA41" w14:textId="77777777" w:rsidR="00D37188" w:rsidRDefault="00D37188" w:rsidP="00D37188">
      <w:pPr>
        <w:pStyle w:val="Bibliography"/>
      </w:pPr>
      <w:r>
        <w:t xml:space="preserve">Umar, R. D., Titus, I., Joseph, E., &amp; Mamman, U. G. (2025). </w:t>
      </w:r>
      <w:r>
        <w:rPr>
          <w:i/>
          <w:iCs/>
        </w:rPr>
        <w:t>Molecular characterization of multidrug resistance genes and effect of zinc oxide nanoparticles on Salmonella typhi serovars from clinical specimens</w:t>
      </w:r>
      <w:r>
        <w:t xml:space="preserve">. </w:t>
      </w:r>
      <w:r>
        <w:rPr>
          <w:i/>
          <w:iCs/>
        </w:rPr>
        <w:t>July</w:t>
      </w:r>
      <w:r>
        <w:t>.</w:t>
      </w:r>
    </w:p>
    <w:p w14:paraId="3CD981FD" w14:textId="77777777" w:rsidR="00D37188" w:rsidRDefault="00D37188" w:rsidP="00D37188">
      <w:pPr>
        <w:pStyle w:val="Bibliography"/>
      </w:pPr>
      <w:r>
        <w:t xml:space="preserve">Varghese, N., &amp; Joy, P. P. (2016). Naveena Varghese. In </w:t>
      </w:r>
      <w:r>
        <w:rPr>
          <w:i/>
          <w:iCs/>
        </w:rPr>
        <w:t>Microbiology Laboratory Manual</w:t>
      </w:r>
      <w:r>
        <w:t xml:space="preserve"> (Issue January 2014).</w:t>
      </w:r>
    </w:p>
    <w:p w14:paraId="7F5CA2D8" w14:textId="77777777" w:rsidR="00D37188" w:rsidRDefault="00D37188" w:rsidP="00D37188">
      <w:pPr>
        <w:pStyle w:val="Bibliography"/>
      </w:pPr>
      <w:r>
        <w:t xml:space="preserve">Vecilla, D. F., Urrutikoetxea Gutiérrez, M. J., Nieto Toboso, M. C., Inchaurza, K. Z., Zárraga, E. U., Estévez, B. R., &amp; Tuesta Del Arco, J. L. D. D. (2025). First report of Shigella sonnei carrying a blaCTX−M−15 sexually transmitted among men who have sex with men. </w:t>
      </w:r>
      <w:r>
        <w:rPr>
          <w:i/>
          <w:iCs/>
        </w:rPr>
        <w:t>Infection</w:t>
      </w:r>
      <w:r>
        <w:t xml:space="preserve">, </w:t>
      </w:r>
      <w:r>
        <w:rPr>
          <w:i/>
          <w:iCs/>
        </w:rPr>
        <w:t>53</w:t>
      </w:r>
      <w:r>
        <w:t>(1), 443–448. https://doi.org/10.1007/s15010-024-02341-7</w:t>
      </w:r>
    </w:p>
    <w:p w14:paraId="2F65AA49" w14:textId="773018B6"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fldChar w:fldCharType="end"/>
      </w:r>
    </w:p>
    <w:p w14:paraId="6A428F6E" w14:textId="77777777" w:rsidR="000644D2" w:rsidRPr="000A0D3C" w:rsidRDefault="000644D2">
      <w:pPr>
        <w:rPr>
          <w:rFonts w:ascii="Arial" w:hAnsi="Arial" w:cs="Arial"/>
          <w:sz w:val="20"/>
          <w:szCs w:val="20"/>
        </w:rPr>
      </w:pPr>
    </w:p>
    <w:sectPr w:rsidR="000644D2" w:rsidRPr="000A0D3C">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w:date="2025-10-06T20:29:00Z" w:initials="H">
    <w:p w14:paraId="37636D4F" w14:textId="7C65420B" w:rsidR="00891759" w:rsidRDefault="00891759">
      <w:pPr>
        <w:pStyle w:val="CommentText"/>
      </w:pPr>
      <w:r>
        <w:rPr>
          <w:rStyle w:val="CommentReference"/>
        </w:rPr>
        <w:annotationRef/>
      </w:r>
    </w:p>
  </w:comment>
  <w:comment w:id="4" w:author="HP" w:date="2025-10-06T20:39:00Z" w:initials="H">
    <w:p w14:paraId="6D9DC53A" w14:textId="379A594B" w:rsidR="00891759" w:rsidRDefault="00891759">
      <w:pPr>
        <w:pStyle w:val="CommentText"/>
      </w:pPr>
      <w:r>
        <w:rPr>
          <w:rStyle w:val="CommentReference"/>
        </w:rPr>
        <w:annotationRef/>
      </w:r>
      <w:r w:rsidRPr="00891759">
        <w:t>Is the time for collecting fecal samples uniform, for example in the morning or evening?</w:t>
      </w:r>
    </w:p>
  </w:comment>
  <w:comment w:id="5" w:author="HP" w:date="2025-10-06T20:41:00Z" w:initials="H">
    <w:p w14:paraId="079DE74D" w14:textId="55675C96" w:rsidR="00891759" w:rsidRDefault="00891759">
      <w:pPr>
        <w:pStyle w:val="CommentText"/>
      </w:pPr>
      <w:r>
        <w:rPr>
          <w:rStyle w:val="CommentReference"/>
        </w:rPr>
        <w:annotationRef/>
      </w:r>
      <w:r w:rsidRPr="00891759">
        <w:t>The total samples taken or collected can be made into a table and complete description for supporting data.</w:t>
      </w:r>
    </w:p>
  </w:comment>
  <w:comment w:id="8" w:author="HP" w:date="2025-10-06T20:46:00Z" w:initials="H">
    <w:p w14:paraId="0BAB6BC1" w14:textId="3FEF6C6F" w:rsidR="00E14F6F" w:rsidRDefault="00E14F6F">
      <w:pPr>
        <w:pStyle w:val="CommentText"/>
      </w:pPr>
      <w:r>
        <w:rPr>
          <w:rStyle w:val="CommentReference"/>
        </w:rPr>
        <w:annotationRef/>
      </w:r>
      <w:r w:rsidRPr="00E14F6F">
        <w:t>For PCR results, can positive and negative controls be included as test controls?</w:t>
      </w:r>
    </w:p>
  </w:comment>
  <w:comment w:id="9" w:author="HP" w:date="2025-10-06T20:53:00Z" w:initials="H">
    <w:p w14:paraId="5D5EEDA3" w14:textId="54DFA4B5" w:rsidR="00C714A0" w:rsidRDefault="00C714A0">
      <w:pPr>
        <w:pStyle w:val="CommentText"/>
      </w:pPr>
      <w:r>
        <w:rPr>
          <w:rStyle w:val="CommentReference"/>
        </w:rPr>
        <w:annotationRef/>
      </w:r>
      <w:r w:rsidRPr="00C714A0">
        <w:t xml:space="preserve">research area study where </w:t>
      </w:r>
      <w:r>
        <w:t>??</w:t>
      </w:r>
      <w:r w:rsidRPr="00C714A0">
        <w:t>please explain</w:t>
      </w:r>
      <w:r>
        <w:t xml:space="preserve">?? </w:t>
      </w:r>
    </w:p>
  </w:comment>
  <w:comment w:id="11" w:author="HP" w:date="2025-10-06T20:56:00Z" w:initials="H">
    <w:p w14:paraId="316E67EF" w14:textId="195D8631" w:rsidR="00C714A0" w:rsidRDefault="00C714A0">
      <w:pPr>
        <w:pStyle w:val="CommentText"/>
      </w:pPr>
      <w:r>
        <w:rPr>
          <w:rStyle w:val="CommentReference"/>
        </w:rPr>
        <w:annotationRef/>
      </w:r>
      <w:r w:rsidRPr="00C714A0">
        <w:t>add a solution to this result how to carry out antibiotic treatment wis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36D4F" w15:done="0"/>
  <w15:commentEx w15:paraId="6D9DC53A" w15:done="0"/>
  <w15:commentEx w15:paraId="079DE74D" w15:done="0"/>
  <w15:commentEx w15:paraId="0BAB6BC1" w15:done="0"/>
  <w15:commentEx w15:paraId="5D5EEDA3" w15:done="0"/>
  <w15:commentEx w15:paraId="316E67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36D4F" w16cid:durableId="2C8EA53A"/>
  <w16cid:commentId w16cid:paraId="6D9DC53A" w16cid:durableId="2C8EA772"/>
  <w16cid:commentId w16cid:paraId="079DE74D" w16cid:durableId="2C8EA7E2"/>
  <w16cid:commentId w16cid:paraId="0BAB6BC1" w16cid:durableId="2C8EA908"/>
  <w16cid:commentId w16cid:paraId="5D5EEDA3" w16cid:durableId="2C8EAAC1"/>
  <w16cid:commentId w16cid:paraId="316E67EF" w16cid:durableId="2C8EAB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F25E2" w14:textId="77777777" w:rsidR="00AC3B58" w:rsidRDefault="00AC3B58" w:rsidP="00433DEB">
      <w:pPr>
        <w:spacing w:after="0" w:line="240" w:lineRule="auto"/>
      </w:pPr>
      <w:r>
        <w:separator/>
      </w:r>
    </w:p>
  </w:endnote>
  <w:endnote w:type="continuationSeparator" w:id="0">
    <w:p w14:paraId="5CAD7E85" w14:textId="77777777" w:rsidR="00AC3B58" w:rsidRDefault="00AC3B58" w:rsidP="00433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Bold">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1C203" w14:textId="77777777" w:rsidR="00891759" w:rsidRDefault="008917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3718F" w14:textId="77777777" w:rsidR="00891759" w:rsidRDefault="00891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51799" w14:textId="77777777" w:rsidR="00891759" w:rsidRDefault="00891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83CDA" w14:textId="77777777" w:rsidR="00AC3B58" w:rsidRDefault="00AC3B58" w:rsidP="00433DEB">
      <w:pPr>
        <w:spacing w:after="0" w:line="240" w:lineRule="auto"/>
      </w:pPr>
      <w:r>
        <w:separator/>
      </w:r>
    </w:p>
  </w:footnote>
  <w:footnote w:type="continuationSeparator" w:id="0">
    <w:p w14:paraId="6E2D79E1" w14:textId="77777777" w:rsidR="00AC3B58" w:rsidRDefault="00AC3B58" w:rsidP="00433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3DB2A" w14:textId="2910FFD1" w:rsidR="00891759" w:rsidRDefault="00891759">
    <w:pPr>
      <w:pStyle w:val="Header"/>
    </w:pPr>
    <w:r>
      <w:rPr>
        <w:noProof/>
      </w:rPr>
      <w:pict w14:anchorId="2F77FC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E17F5" w14:textId="1DB8476F" w:rsidR="00891759" w:rsidRDefault="00891759">
    <w:pPr>
      <w:pStyle w:val="Header"/>
    </w:pPr>
    <w:r>
      <w:rPr>
        <w:noProof/>
      </w:rPr>
      <w:pict w14:anchorId="00AA3B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8B0F4" w14:textId="1CFC9240" w:rsidR="00891759" w:rsidRDefault="00891759">
    <w:pPr>
      <w:pStyle w:val="Header"/>
    </w:pPr>
    <w:r>
      <w:rPr>
        <w:noProof/>
      </w:rPr>
      <w:pict w14:anchorId="4FE19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D3C"/>
    <w:rsid w:val="0006426B"/>
    <w:rsid w:val="000644D2"/>
    <w:rsid w:val="000A0D3C"/>
    <w:rsid w:val="000E14B4"/>
    <w:rsid w:val="00130C3A"/>
    <w:rsid w:val="00290743"/>
    <w:rsid w:val="00433DEB"/>
    <w:rsid w:val="004748E7"/>
    <w:rsid w:val="0056123A"/>
    <w:rsid w:val="00725FC3"/>
    <w:rsid w:val="00797D31"/>
    <w:rsid w:val="00891759"/>
    <w:rsid w:val="00972E88"/>
    <w:rsid w:val="009E4D90"/>
    <w:rsid w:val="00AC3B58"/>
    <w:rsid w:val="00B53619"/>
    <w:rsid w:val="00B6783F"/>
    <w:rsid w:val="00C714A0"/>
    <w:rsid w:val="00D37188"/>
    <w:rsid w:val="00DA20D0"/>
    <w:rsid w:val="00DC5348"/>
    <w:rsid w:val="00E14F6F"/>
    <w:rsid w:val="00F33988"/>
    <w:rsid w:val="00FE1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90C8EC"/>
  <w15:chartTrackingRefBased/>
  <w15:docId w15:val="{225E5CD2-EEBA-4374-802C-427A48E7F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D3C"/>
  </w:style>
  <w:style w:type="paragraph" w:styleId="Heading1">
    <w:name w:val="heading 1"/>
    <w:basedOn w:val="Normal"/>
    <w:next w:val="Normal"/>
    <w:link w:val="Heading1Char"/>
    <w:uiPriority w:val="9"/>
    <w:qFormat/>
    <w:rsid w:val="000A0D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0D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0D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0D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0D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0D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D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D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D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D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0D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0D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0D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0D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0D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D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D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D3C"/>
    <w:rPr>
      <w:rFonts w:eastAsiaTheme="majorEastAsia" w:cstheme="majorBidi"/>
      <w:color w:val="272727" w:themeColor="text1" w:themeTint="D8"/>
    </w:rPr>
  </w:style>
  <w:style w:type="paragraph" w:styleId="Title">
    <w:name w:val="Title"/>
    <w:basedOn w:val="Normal"/>
    <w:next w:val="Normal"/>
    <w:link w:val="TitleChar"/>
    <w:uiPriority w:val="10"/>
    <w:qFormat/>
    <w:rsid w:val="000A0D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D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D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D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D3C"/>
    <w:pPr>
      <w:spacing w:before="160"/>
      <w:jc w:val="center"/>
    </w:pPr>
    <w:rPr>
      <w:i/>
      <w:iCs/>
      <w:color w:val="404040" w:themeColor="text1" w:themeTint="BF"/>
    </w:rPr>
  </w:style>
  <w:style w:type="character" w:customStyle="1" w:styleId="QuoteChar">
    <w:name w:val="Quote Char"/>
    <w:basedOn w:val="DefaultParagraphFont"/>
    <w:link w:val="Quote"/>
    <w:uiPriority w:val="29"/>
    <w:rsid w:val="000A0D3C"/>
    <w:rPr>
      <w:i/>
      <w:iCs/>
      <w:color w:val="404040" w:themeColor="text1" w:themeTint="BF"/>
    </w:rPr>
  </w:style>
  <w:style w:type="paragraph" w:styleId="ListParagraph">
    <w:name w:val="List Paragraph"/>
    <w:basedOn w:val="Normal"/>
    <w:uiPriority w:val="34"/>
    <w:qFormat/>
    <w:rsid w:val="000A0D3C"/>
    <w:pPr>
      <w:ind w:left="720"/>
      <w:contextualSpacing/>
    </w:pPr>
  </w:style>
  <w:style w:type="character" w:styleId="IntenseEmphasis">
    <w:name w:val="Intense Emphasis"/>
    <w:basedOn w:val="DefaultParagraphFont"/>
    <w:uiPriority w:val="21"/>
    <w:qFormat/>
    <w:rsid w:val="000A0D3C"/>
    <w:rPr>
      <w:i/>
      <w:iCs/>
      <w:color w:val="2F5496" w:themeColor="accent1" w:themeShade="BF"/>
    </w:rPr>
  </w:style>
  <w:style w:type="paragraph" w:styleId="IntenseQuote">
    <w:name w:val="Intense Quote"/>
    <w:basedOn w:val="Normal"/>
    <w:next w:val="Normal"/>
    <w:link w:val="IntenseQuoteChar"/>
    <w:uiPriority w:val="30"/>
    <w:qFormat/>
    <w:rsid w:val="000A0D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D3C"/>
    <w:rPr>
      <w:i/>
      <w:iCs/>
      <w:color w:val="2F5496" w:themeColor="accent1" w:themeShade="BF"/>
    </w:rPr>
  </w:style>
  <w:style w:type="character" w:styleId="IntenseReference">
    <w:name w:val="Intense Reference"/>
    <w:basedOn w:val="DefaultParagraphFont"/>
    <w:uiPriority w:val="32"/>
    <w:qFormat/>
    <w:rsid w:val="000A0D3C"/>
    <w:rPr>
      <w:b/>
      <w:bCs/>
      <w:smallCaps/>
      <w:color w:val="2F5496" w:themeColor="accent1" w:themeShade="BF"/>
      <w:spacing w:val="5"/>
    </w:rPr>
  </w:style>
  <w:style w:type="character" w:customStyle="1" w:styleId="fontstyle01">
    <w:name w:val="fontstyle01"/>
    <w:basedOn w:val="DefaultParagraphFont"/>
    <w:rsid w:val="000A0D3C"/>
    <w:rPr>
      <w:rFonts w:ascii="URWPalladioL-Bold" w:hAnsi="URWPalladioL-Bold" w:hint="default"/>
      <w:b/>
      <w:bCs/>
      <w:i w:val="0"/>
      <w:iCs w:val="0"/>
      <w:color w:val="000000"/>
      <w:sz w:val="20"/>
      <w:szCs w:val="20"/>
    </w:rPr>
  </w:style>
  <w:style w:type="character" w:customStyle="1" w:styleId="fontstyle21">
    <w:name w:val="fontstyle21"/>
    <w:basedOn w:val="DefaultParagraphFont"/>
    <w:rsid w:val="000A0D3C"/>
    <w:rPr>
      <w:rFonts w:ascii="URWPalladioL-Ital" w:hAnsi="URWPalladioL-Ital" w:hint="default"/>
      <w:b w:val="0"/>
      <w:bCs w:val="0"/>
      <w:i/>
      <w:iCs/>
      <w:color w:val="000000"/>
      <w:sz w:val="20"/>
      <w:szCs w:val="20"/>
    </w:rPr>
  </w:style>
  <w:style w:type="paragraph" w:customStyle="1" w:styleId="my-2">
    <w:name w:val="my-2"/>
    <w:basedOn w:val="Normal"/>
    <w:rsid w:val="000A0D3C"/>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0A0D3C"/>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0D3C"/>
    <w:rPr>
      <w:color w:val="0563C1" w:themeColor="hyperlink"/>
      <w:u w:val="single"/>
    </w:rPr>
  </w:style>
  <w:style w:type="paragraph" w:styleId="NoSpacing">
    <w:name w:val="No Spacing"/>
    <w:uiPriority w:val="1"/>
    <w:qFormat/>
    <w:rsid w:val="000A0D3C"/>
    <w:pPr>
      <w:spacing w:after="0" w:line="240" w:lineRule="auto"/>
    </w:pPr>
    <w:rPr>
      <w:kern w:val="0"/>
      <w:sz w:val="22"/>
      <w:szCs w:val="22"/>
      <w14:ligatures w14:val="none"/>
    </w:rPr>
  </w:style>
  <w:style w:type="character" w:styleId="Emphasis">
    <w:name w:val="Emphasis"/>
    <w:basedOn w:val="DefaultParagraphFont"/>
    <w:uiPriority w:val="20"/>
    <w:qFormat/>
    <w:rsid w:val="000A0D3C"/>
    <w:rPr>
      <w:i/>
      <w:iCs/>
    </w:rPr>
  </w:style>
  <w:style w:type="paragraph" w:styleId="Bibliography">
    <w:name w:val="Bibliography"/>
    <w:basedOn w:val="Normal"/>
    <w:next w:val="Normal"/>
    <w:uiPriority w:val="37"/>
    <w:unhideWhenUsed/>
    <w:rsid w:val="000A0D3C"/>
    <w:pPr>
      <w:spacing w:after="0" w:line="480" w:lineRule="auto"/>
      <w:ind w:left="720" w:hanging="720"/>
    </w:pPr>
  </w:style>
  <w:style w:type="paragraph" w:styleId="Header">
    <w:name w:val="header"/>
    <w:basedOn w:val="Normal"/>
    <w:link w:val="HeaderChar"/>
    <w:uiPriority w:val="99"/>
    <w:unhideWhenUsed/>
    <w:rsid w:val="000A0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D3C"/>
  </w:style>
  <w:style w:type="paragraph" w:styleId="Footer">
    <w:name w:val="footer"/>
    <w:basedOn w:val="Normal"/>
    <w:link w:val="FooterChar"/>
    <w:uiPriority w:val="99"/>
    <w:unhideWhenUsed/>
    <w:rsid w:val="000A0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D3C"/>
  </w:style>
  <w:style w:type="character" w:styleId="UnresolvedMention">
    <w:name w:val="Unresolved Mention"/>
    <w:basedOn w:val="DefaultParagraphFont"/>
    <w:uiPriority w:val="99"/>
    <w:semiHidden/>
    <w:unhideWhenUsed/>
    <w:rsid w:val="000A0D3C"/>
    <w:rPr>
      <w:color w:val="605E5C"/>
      <w:shd w:val="clear" w:color="auto" w:fill="E1DFDD"/>
    </w:rPr>
  </w:style>
  <w:style w:type="character" w:styleId="CommentReference">
    <w:name w:val="annotation reference"/>
    <w:basedOn w:val="DefaultParagraphFont"/>
    <w:uiPriority w:val="99"/>
    <w:semiHidden/>
    <w:unhideWhenUsed/>
    <w:rsid w:val="00891759"/>
    <w:rPr>
      <w:sz w:val="16"/>
      <w:szCs w:val="16"/>
    </w:rPr>
  </w:style>
  <w:style w:type="paragraph" w:styleId="CommentText">
    <w:name w:val="annotation text"/>
    <w:basedOn w:val="Normal"/>
    <w:link w:val="CommentTextChar"/>
    <w:uiPriority w:val="99"/>
    <w:semiHidden/>
    <w:unhideWhenUsed/>
    <w:rsid w:val="00891759"/>
    <w:pPr>
      <w:spacing w:line="240" w:lineRule="auto"/>
    </w:pPr>
    <w:rPr>
      <w:sz w:val="20"/>
      <w:szCs w:val="20"/>
    </w:rPr>
  </w:style>
  <w:style w:type="character" w:customStyle="1" w:styleId="CommentTextChar">
    <w:name w:val="Comment Text Char"/>
    <w:basedOn w:val="DefaultParagraphFont"/>
    <w:link w:val="CommentText"/>
    <w:uiPriority w:val="99"/>
    <w:semiHidden/>
    <w:rsid w:val="00891759"/>
    <w:rPr>
      <w:sz w:val="20"/>
      <w:szCs w:val="20"/>
    </w:rPr>
  </w:style>
  <w:style w:type="paragraph" w:styleId="CommentSubject">
    <w:name w:val="annotation subject"/>
    <w:basedOn w:val="CommentText"/>
    <w:next w:val="CommentText"/>
    <w:link w:val="CommentSubjectChar"/>
    <w:uiPriority w:val="99"/>
    <w:semiHidden/>
    <w:unhideWhenUsed/>
    <w:rsid w:val="00891759"/>
    <w:rPr>
      <w:b/>
      <w:bCs/>
    </w:rPr>
  </w:style>
  <w:style w:type="character" w:customStyle="1" w:styleId="CommentSubjectChar">
    <w:name w:val="Comment Subject Char"/>
    <w:basedOn w:val="CommentTextChar"/>
    <w:link w:val="CommentSubject"/>
    <w:uiPriority w:val="99"/>
    <w:semiHidden/>
    <w:rsid w:val="00891759"/>
    <w:rPr>
      <w:b/>
      <w:bCs/>
      <w:sz w:val="20"/>
      <w:szCs w:val="20"/>
    </w:rPr>
  </w:style>
  <w:style w:type="paragraph" w:styleId="BalloonText">
    <w:name w:val="Balloon Text"/>
    <w:basedOn w:val="Normal"/>
    <w:link w:val="BalloonTextChar"/>
    <w:uiPriority w:val="99"/>
    <w:semiHidden/>
    <w:unhideWhenUsed/>
    <w:rsid w:val="00891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75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929300">
      <w:bodyDiv w:val="1"/>
      <w:marLeft w:val="0"/>
      <w:marRight w:val="0"/>
      <w:marTop w:val="0"/>
      <w:marBottom w:val="0"/>
      <w:divBdr>
        <w:top w:val="none" w:sz="0" w:space="0" w:color="auto"/>
        <w:left w:val="none" w:sz="0" w:space="0" w:color="auto"/>
        <w:bottom w:val="none" w:sz="0" w:space="0" w:color="auto"/>
        <w:right w:val="none" w:sz="0" w:space="0" w:color="auto"/>
      </w:divBdr>
    </w:div>
    <w:div w:id="1525821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26" Type="http://schemas.openxmlformats.org/officeDocument/2006/relationships/image" Target="media/image14.jpeg"/><Relationship Id="rId3" Type="http://schemas.openxmlformats.org/officeDocument/2006/relationships/webSettings" Target="webSettings.xml"/><Relationship Id="rId21" Type="http://schemas.openxmlformats.org/officeDocument/2006/relationships/image" Target="media/image9.jpeg"/><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jpeg"/><Relationship Id="rId25" Type="http://schemas.openxmlformats.org/officeDocument/2006/relationships/image" Target="media/image13.jpeg"/><Relationship Id="rId33"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image" Target="media/image7.jpeg"/><Relationship Id="rId20" Type="http://schemas.openxmlformats.org/officeDocument/2006/relationships/image" Target="media/image8.jpeg"/><Relationship Id="rId29" Type="http://schemas.openxmlformats.org/officeDocument/2006/relationships/header" Target="header2.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image" Target="media/image6.jpeg"/><Relationship Id="rId23" Type="http://schemas.openxmlformats.org/officeDocument/2006/relationships/image" Target="media/image11.jpe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chart" Target="charts/chart1.xml"/><Relationship Id="rId31"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footer" Target="footer1.xml"/><Relationship Id="rId35" Type="http://schemas.microsoft.com/office/2011/relationships/people" Target="people.xml"/><Relationship Id="rId8"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SUNG%20PRO\Desktop\ATBU%202023\DISSERTATION\Antibiotics%20Susceptibility%20recor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2!$D$5</c:f>
              <c:strCache>
                <c:ptCount val="1"/>
                <c:pt idx="0">
                  <c:v>Shigella Isolates Recovered (n=30)</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D70E-4499-9F88-75562A2053D8}"/>
              </c:ext>
            </c:extLst>
          </c:dPt>
          <c:dLbls>
            <c:dLbl>
              <c:idx val="3"/>
              <c:layout>
                <c:manualLayout>
                  <c:x val="9.5833333333333298E-2"/>
                  <c:y val="4.6298118985126854E-3"/>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206933508311456"/>
                      <c:h val="0.16645851560221639"/>
                    </c:manualLayout>
                  </c15:layout>
                </c:ext>
                <c:ext xmlns:c16="http://schemas.microsoft.com/office/drawing/2014/chart" uri="{C3380CC4-5D6E-409C-BE32-E72D297353CC}">
                  <c16:uniqueId val="{00000007-D70E-4499-9F88-75562A2053D8}"/>
                </c:ext>
              </c:extLst>
            </c:dLbl>
            <c:spPr>
              <a:noFill/>
              <a:ln>
                <a:noFill/>
              </a:ln>
              <a:effectLst/>
            </c:spPr>
            <c:txPr>
              <a:bodyPr rot="0" spcFirstLastPara="1" vertOverflow="ellipsis" vert="horz" wrap="square" lIns="38100" tIns="19050" rIns="38100" bIns="19050" anchor="ctr" anchorCtr="1">
                <a:spAutoFit/>
              </a:bodyPr>
              <a:lstStyle/>
              <a:p>
                <a:pPr>
                  <a:defRPr sz="900" b="0" i="1" u="none" strike="noStrike" kern="1200" baseline="0">
                    <a:solidFill>
                      <a:srgbClr val="FFFF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D$6:$D$9</c:f>
              <c:numCache>
                <c:formatCode>General</c:formatCode>
                <c:ptCount val="4"/>
                <c:pt idx="0">
                  <c:v>13</c:v>
                </c:pt>
                <c:pt idx="1">
                  <c:v>15</c:v>
                </c:pt>
                <c:pt idx="2">
                  <c:v>2</c:v>
                </c:pt>
                <c:pt idx="3">
                  <c:v>0</c:v>
                </c:pt>
              </c:numCache>
            </c:numRef>
          </c:val>
          <c:extLst>
            <c:ext xmlns:c16="http://schemas.microsoft.com/office/drawing/2014/chart" uri="{C3380CC4-5D6E-409C-BE32-E72D297353CC}">
              <c16:uniqueId val="{00000008-D70E-4499-9F88-75562A2053D8}"/>
            </c:ext>
          </c:extLst>
        </c:ser>
        <c:ser>
          <c:idx val="1"/>
          <c:order val="1"/>
          <c:tx>
            <c:strRef>
              <c:f>Sheet2!$E$5</c:f>
              <c:strCache>
                <c:ptCount val="1"/>
                <c:pt idx="0">
                  <c:v>Percentage Frequency (%)</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A-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C-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E-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0-D70E-4499-9F88-75562A2053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E$6:$E$9</c:f>
              <c:numCache>
                <c:formatCode>General</c:formatCode>
                <c:ptCount val="4"/>
                <c:pt idx="0">
                  <c:v>43.33</c:v>
                </c:pt>
                <c:pt idx="1">
                  <c:v>50</c:v>
                </c:pt>
                <c:pt idx="2">
                  <c:v>6.67</c:v>
                </c:pt>
                <c:pt idx="3">
                  <c:v>0</c:v>
                </c:pt>
              </c:numCache>
            </c:numRef>
          </c:val>
          <c:extLst>
            <c:ext xmlns:c16="http://schemas.microsoft.com/office/drawing/2014/chart" uri="{C3380CC4-5D6E-409C-BE32-E72D297353CC}">
              <c16:uniqueId val="{00000011-D70E-4499-9F88-75562A2053D8}"/>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1"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25</Pages>
  <Words>51275</Words>
  <Characters>292274</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 PRO</dc:creator>
  <cp:keywords/>
  <dc:description/>
  <cp:lastModifiedBy>HP</cp:lastModifiedBy>
  <cp:revision>11</cp:revision>
  <dcterms:created xsi:type="dcterms:W3CDTF">2025-10-03T17:12:00Z</dcterms:created>
  <dcterms:modified xsi:type="dcterms:W3CDTF">2025-10-0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jsKVfF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